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256A97" w14:textId="44042E82" w:rsidR="003F3251" w:rsidRPr="009D77A0" w:rsidRDefault="003F3251" w:rsidP="00C14C70">
      <w:pPr>
        <w:pStyle w:val="Heading1"/>
        <w:spacing w:before="0"/>
        <w:rPr>
          <w:b w:val="0"/>
          <w:sz w:val="32"/>
        </w:rPr>
      </w:pPr>
      <w:r w:rsidRPr="009D77A0">
        <w:rPr>
          <w:b w:val="0"/>
          <w:sz w:val="32"/>
        </w:rPr>
        <w:t>Online Supplementary Information</w:t>
      </w:r>
      <w:r w:rsidR="004D0104">
        <w:rPr>
          <w:b w:val="0"/>
          <w:sz w:val="32"/>
        </w:rPr>
        <w:t xml:space="preserve"> 1</w:t>
      </w:r>
    </w:p>
    <w:p w14:paraId="0BAFDE60" w14:textId="77777777" w:rsidR="003F3251" w:rsidRPr="006D0A9D" w:rsidRDefault="003F3251" w:rsidP="00C14C70">
      <w:pPr>
        <w:pStyle w:val="Heading2"/>
        <w:spacing w:before="0" w:line="240" w:lineRule="auto"/>
      </w:pPr>
      <w:r w:rsidRPr="006D0A9D">
        <w:t>Bayesian modelling of wood-age offsets in cremated bone</w:t>
      </w:r>
    </w:p>
    <w:p w14:paraId="74F2C7A9" w14:textId="7DD87218" w:rsidR="003F3251" w:rsidRPr="003F3251" w:rsidRDefault="003F3251" w:rsidP="00C14C70">
      <w:pPr>
        <w:spacing w:after="0" w:line="240" w:lineRule="auto"/>
        <w:rPr>
          <w:rFonts w:cstheme="minorHAnsi"/>
          <w:i/>
          <w:lang w:val="da-DK"/>
        </w:rPr>
      </w:pPr>
      <w:r w:rsidRPr="003F3251">
        <w:rPr>
          <w:rFonts w:cstheme="minorHAnsi"/>
          <w:i/>
          <w:lang w:val="da-DK"/>
        </w:rPr>
        <w:t>Helene Agerskov Rose, John Meadows, Mogens Bo Henriksen</w:t>
      </w:r>
    </w:p>
    <w:p w14:paraId="3E2C1CBF" w14:textId="4C00FF21" w:rsidR="003F3251" w:rsidRPr="003F3251" w:rsidRDefault="003F3251" w:rsidP="00C14C70">
      <w:pPr>
        <w:spacing w:after="0" w:line="240" w:lineRule="auto"/>
        <w:rPr>
          <w:b/>
          <w:lang w:val="da-DK"/>
        </w:rPr>
      </w:pPr>
    </w:p>
    <w:p w14:paraId="5989DAD9" w14:textId="77777777" w:rsidR="003F3251" w:rsidRDefault="003F3251" w:rsidP="00C14C70">
      <w:pPr>
        <w:pStyle w:val="Heading2"/>
        <w:spacing w:before="0" w:line="240" w:lineRule="auto"/>
      </w:pPr>
      <w:r>
        <w:t>OxCal model code</w:t>
      </w:r>
    </w:p>
    <w:p w14:paraId="6F2512ED" w14:textId="75C66E01" w:rsidR="004E150F" w:rsidRPr="00C62C62" w:rsidRDefault="003F3251" w:rsidP="00C14C70">
      <w:pPr>
        <w:spacing w:line="240" w:lineRule="auto"/>
        <w:rPr>
          <w:rFonts w:eastAsia="Calibri" w:cstheme="minorHAnsi"/>
        </w:rPr>
      </w:pPr>
      <w:r w:rsidRPr="0040370F">
        <w:rPr>
          <w:rFonts w:eastAsia="Calibri" w:cstheme="minorHAnsi"/>
        </w:rPr>
        <w:t xml:space="preserve">Radiocarbon dates are calibrated using the IntCal13 </w:t>
      </w:r>
      <w:r w:rsidR="004E150F" w:rsidRPr="006D0A9D">
        <w:rPr>
          <w:rStyle w:val="Strong"/>
          <w:rFonts w:cstheme="minorHAnsi"/>
          <w:b w:val="0"/>
          <w:color w:val="000000"/>
          <w:shd w:val="clear" w:color="auto" w:fill="FFFFFF"/>
        </w:rPr>
        <w:t xml:space="preserve">Northern Hemisphere atmospheric radiocarbon data set </w:t>
      </w:r>
      <w:r w:rsidR="004E150F" w:rsidRPr="006D0A9D">
        <w:rPr>
          <w:rStyle w:val="Strong"/>
          <w:rFonts w:cstheme="minorHAnsi"/>
          <w:b w:val="0"/>
          <w:color w:val="000000"/>
          <w:shd w:val="clear" w:color="auto" w:fill="FFFFFF"/>
        </w:rPr>
        <w:fldChar w:fldCharType="begin"/>
      </w:r>
      <w:r w:rsidR="004E150F" w:rsidRPr="006D0A9D">
        <w:rPr>
          <w:rStyle w:val="Strong"/>
          <w:rFonts w:cstheme="minorHAnsi"/>
          <w:b w:val="0"/>
          <w:color w:val="000000"/>
          <w:shd w:val="clear" w:color="auto" w:fill="FFFFFF"/>
        </w:rPr>
        <w:instrText xml:space="preserve"> ADDIN EN.CITE &lt;EndNote&gt;&lt;Cite&gt;&lt;Author&gt;Reimer&lt;/Author&gt;&lt;Year&gt;2013&lt;/Year&gt;&lt;RecNum&gt;104&lt;/RecNum&gt;&lt;DisplayText&gt;(Reimer et al. 2013)&lt;/DisplayText&gt;&lt;record&gt;&lt;rec-number&gt;104&lt;/rec-number&gt;&lt;foreign-keys&gt;&lt;key app="EN" db-id="z2asfrdsndpezaeta27x5ff5d022r5x9x9x0" timestamp="1488902828"&gt;104&lt;/key&gt;&lt;key app="ENWeb" db-id=""&gt;0&lt;/key&gt;&lt;/foreign-keys&gt;&lt;ref-type name="Journal Article"&gt;17&lt;/ref-type&gt;&lt;contributors&gt;&lt;authors&gt;&lt;author&gt;Reimer, Paula J.&lt;/author&gt;&lt;author&gt;Bard, Edouard&lt;/author&gt;&lt;author&gt;Bayliss, Alex&lt;/author&gt;&lt;author&gt;Beck, J. Warren&lt;/author&gt;&lt;author&gt;Blackwell, Paul G.&lt;/author&gt;&lt;author&gt;Ramsey, Christopher Bronk&lt;/author&gt;&lt;author&gt;Buck, Caitlin E.&lt;/author&gt;&lt;author&gt;Cheng, Hai&lt;/author&gt;&lt;author&gt;Edwards, R. Lawrence&lt;/author&gt;&lt;author&gt;Friedrich, Michael&lt;/author&gt;&lt;author&gt;Grootes, Pieter M.&lt;/author&gt;&lt;author&gt;Guilderson, Thomas P.&lt;/author&gt;&lt;author&gt;Haflidason, Haflidi&lt;/author&gt;&lt;author&gt;Hajdas, Irka&lt;/author&gt;&lt;author&gt;Hatté, Christine&lt;/author&gt;&lt;author&gt;Heaton, Timothy J.&lt;/author&gt;&lt;author&gt;Hoffmann, Dirk L.&lt;/author&gt;&lt;author&gt;Hogg, Alan G.&lt;/author&gt;&lt;author&gt;Hughen, Konrad A.&lt;/author&gt;&lt;author&gt;Kaiser, K. Felix&lt;/author&gt;&lt;author&gt;Kromer, Bernd&lt;/author&gt;&lt;author&gt;Manning, Sturt W.&lt;/author&gt;&lt;author&gt;Niu, Mu&lt;/author&gt;&lt;author&gt;Reimer, Ron W.&lt;/author&gt;&lt;author&gt;Richards, David A.&lt;/author&gt;&lt;author&gt;Scott, E. Marian&lt;/author&gt;&lt;author&gt;Southon, John R.&lt;/author&gt;&lt;author&gt;Staff, Richard A.&lt;/author&gt;&lt;author&gt;Turney, Christian S. M.&lt;/author&gt;&lt;author&gt;van der Plicht, Johannes&lt;/author&gt;&lt;/authors&gt;&lt;/contributors&gt;&lt;titles&gt;&lt;title&gt;IntCal13 and Marine13 Radiocarbon Age Calibration Curves 0–50,000 Years cal BP&lt;/title&gt;&lt;secondary-title&gt;Radiocarbon&lt;/secondary-title&gt;&lt;/titles&gt;&lt;periodical&gt;&lt;full-title&gt;Radiocarbon&lt;/full-title&gt;&lt;/periodical&gt;&lt;pages&gt;1869-1887&lt;/pages&gt;&lt;volume&gt;55&lt;/volume&gt;&lt;number&gt;04&lt;/number&gt;&lt;dates&gt;&lt;year&gt;2013&lt;/year&gt;&lt;/dates&gt;&lt;isbn&gt;0033-8222&amp;#xD;1945-5755&lt;/isbn&gt;&lt;urls&gt;&lt;/urls&gt;&lt;/record&gt;&lt;/Cite&gt;&lt;/EndNote&gt;</w:instrText>
      </w:r>
      <w:r w:rsidR="004E150F" w:rsidRPr="006D0A9D">
        <w:rPr>
          <w:rStyle w:val="Strong"/>
          <w:rFonts w:cstheme="minorHAnsi"/>
          <w:b w:val="0"/>
          <w:color w:val="000000"/>
          <w:shd w:val="clear" w:color="auto" w:fill="FFFFFF"/>
        </w:rPr>
        <w:fldChar w:fldCharType="separate"/>
      </w:r>
      <w:r w:rsidR="004E150F" w:rsidRPr="006D0A9D">
        <w:rPr>
          <w:rStyle w:val="Strong"/>
          <w:rFonts w:cstheme="minorHAnsi"/>
          <w:b w:val="0"/>
          <w:noProof/>
          <w:color w:val="000000"/>
          <w:shd w:val="clear" w:color="auto" w:fill="FFFFFF"/>
        </w:rPr>
        <w:t>(Reimer et al. 2013)</w:t>
      </w:r>
      <w:r w:rsidR="004E150F" w:rsidRPr="006D0A9D">
        <w:rPr>
          <w:rStyle w:val="Strong"/>
          <w:rFonts w:cstheme="minorHAnsi"/>
          <w:b w:val="0"/>
          <w:color w:val="000000"/>
          <w:shd w:val="clear" w:color="auto" w:fill="FFFFFF"/>
        </w:rPr>
        <w:fldChar w:fldCharType="end"/>
      </w:r>
      <w:r w:rsidR="004E150F">
        <w:rPr>
          <w:rFonts w:eastAsia="Calibri" w:cstheme="minorHAnsi"/>
        </w:rPr>
        <w:t xml:space="preserve">. Post bomb dates are calibrated using </w:t>
      </w:r>
      <w:r w:rsidR="004E150F" w:rsidRPr="006D0A9D">
        <w:rPr>
          <w:rFonts w:eastAsia="Calibri" w:cstheme="minorHAnsi"/>
        </w:rPr>
        <w:t>the Bomb13NH1 (</w:t>
      </w:r>
      <w:r w:rsidR="004E150F" w:rsidRPr="006D0A9D">
        <w:rPr>
          <w:rFonts w:cstheme="minorHAnsi"/>
        </w:rPr>
        <w:t xml:space="preserve">AD1650-2010) </w:t>
      </w:r>
      <w:r w:rsidR="004E150F" w:rsidRPr="006D0A9D">
        <w:rPr>
          <w:rStyle w:val="Strong"/>
          <w:rFonts w:cstheme="minorHAnsi"/>
          <w:b w:val="0"/>
          <w:color w:val="000000"/>
          <w:shd w:val="clear" w:color="auto" w:fill="FFFFFF"/>
        </w:rPr>
        <w:t xml:space="preserve">radiocarbon data set </w:t>
      </w:r>
      <w:r w:rsidR="004E150F" w:rsidRPr="006D0A9D">
        <w:rPr>
          <w:rFonts w:eastAsia="Calibri" w:cstheme="minorHAnsi"/>
        </w:rPr>
        <w:fldChar w:fldCharType="begin"/>
      </w:r>
      <w:r w:rsidR="004E150F" w:rsidRPr="006D0A9D">
        <w:rPr>
          <w:rFonts w:eastAsia="Calibri" w:cstheme="minorHAnsi"/>
        </w:rPr>
        <w:instrText xml:space="preserve"> ADDIN EN.CITE &lt;EndNote&gt;&lt;Cite&gt;&lt;Author&gt;Hua&lt;/Author&gt;&lt;Year&gt;2013&lt;/Year&gt;&lt;RecNum&gt;110&lt;/RecNum&gt;&lt;DisplayText&gt;(Hua et al. 2013)&lt;/DisplayText&gt;&lt;record&gt;&lt;rec-number&gt;110&lt;/rec-number&gt;&lt;foreign-keys&gt;&lt;key app="EN" db-id="z2asfrdsndpezaeta27x5ff5d022r5x9x9x0" timestamp="1488902999"&gt;110&lt;/key&gt;&lt;key app="ENWeb" db-id=""&gt;0&lt;/key&gt;&lt;/foreign-keys&gt;&lt;ref-type name="Journal Article"&gt;17&lt;/ref-type&gt;&lt;contributors&gt;&lt;authors&gt;&lt;author&gt;Hua, Quan&lt;/author&gt;&lt;author&gt;Barbetti, Mike&lt;/author&gt;&lt;author&gt;Rakowski, Andrzej Z.&lt;/author&gt;&lt;/authors&gt;&lt;/contributors&gt;&lt;titles&gt;&lt;title&gt;Atmospheric Radiocarbon for the Period 1950–2010&lt;/title&gt;&lt;secondary-title&gt;Radiocarbon&lt;/secondary-title&gt;&lt;/titles&gt;&lt;periodical&gt;&lt;full-title&gt;Radiocarbon&lt;/full-title&gt;&lt;/periodical&gt;&lt;pages&gt;2059-2072&lt;/pages&gt;&lt;volume&gt;55&lt;/volume&gt;&lt;number&gt;04&lt;/number&gt;&lt;dates&gt;&lt;year&gt;2013&lt;/year&gt;&lt;/dates&gt;&lt;isbn&gt;0033-8222&amp;#xD;1945-5755&lt;/isbn&gt;&lt;urls&gt;&lt;/urls&gt;&lt;electronic-resource-num&gt;10.2458/azu_js_rc.v55i2.16177&lt;/electronic-resource-num&gt;&lt;/record&gt;&lt;/Cite&gt;&lt;/EndNote&gt;</w:instrText>
      </w:r>
      <w:r w:rsidR="004E150F" w:rsidRPr="006D0A9D">
        <w:rPr>
          <w:rFonts w:eastAsia="Calibri" w:cstheme="minorHAnsi"/>
        </w:rPr>
        <w:fldChar w:fldCharType="separate"/>
      </w:r>
      <w:r w:rsidR="004E150F" w:rsidRPr="006D0A9D">
        <w:rPr>
          <w:rFonts w:eastAsia="Calibri" w:cstheme="minorHAnsi"/>
          <w:noProof/>
        </w:rPr>
        <w:t>(Hua et al. 2013)</w:t>
      </w:r>
      <w:r w:rsidR="004E150F" w:rsidRPr="006D0A9D">
        <w:rPr>
          <w:rFonts w:eastAsia="Calibri" w:cstheme="minorHAnsi"/>
        </w:rPr>
        <w:fldChar w:fldCharType="end"/>
      </w:r>
      <w:r w:rsidR="004E150F" w:rsidRPr="006D0A9D">
        <w:rPr>
          <w:rFonts w:eastAsia="Calibri" w:cstheme="minorHAnsi"/>
        </w:rPr>
        <w:t xml:space="preserve"> with additional data points from the Hammer and Levin datasets </w:t>
      </w:r>
      <w:r w:rsidR="004E150F" w:rsidRPr="006D0A9D">
        <w:rPr>
          <w:rFonts w:cstheme="minorHAnsi"/>
        </w:rPr>
        <w:t xml:space="preserve">of atmospheric </w:t>
      </w:r>
      <w:r w:rsidR="004E150F" w:rsidRPr="006D0A9D">
        <w:rPr>
          <w:rFonts w:cstheme="minorHAnsi"/>
          <w:vertAlign w:val="superscript"/>
        </w:rPr>
        <w:t>14</w:t>
      </w:r>
      <w:r w:rsidR="004E150F" w:rsidRPr="006D0A9D">
        <w:rPr>
          <w:rFonts w:cstheme="minorHAnsi"/>
        </w:rPr>
        <w:t>C activity from the Alps</w:t>
      </w:r>
      <w:r w:rsidR="004E150F">
        <w:rPr>
          <w:rFonts w:cstheme="minorHAnsi"/>
        </w:rPr>
        <w:t xml:space="preserve"> (</w:t>
      </w:r>
      <w:r w:rsidR="00A74AC0">
        <w:rPr>
          <w:rFonts w:cstheme="minorHAnsi"/>
        </w:rPr>
        <w:t xml:space="preserve">dataset provided in </w:t>
      </w:r>
      <w:r w:rsidR="00A74AC0" w:rsidRPr="00C62C62">
        <w:rPr>
          <w:rFonts w:cstheme="minorHAnsi"/>
        </w:rPr>
        <w:t xml:space="preserve">Online Supplementary </w:t>
      </w:r>
      <w:r w:rsidR="00C62C62" w:rsidRPr="00C62C62">
        <w:rPr>
          <w:rFonts w:cstheme="minorHAnsi"/>
        </w:rPr>
        <w:t xml:space="preserve">Information </w:t>
      </w:r>
      <w:r w:rsidR="00A74AC0" w:rsidRPr="00C62C62">
        <w:rPr>
          <w:rFonts w:cstheme="minorHAnsi"/>
        </w:rPr>
        <w:t>2</w:t>
      </w:r>
      <w:r w:rsidR="004E150F" w:rsidRPr="00C62C62">
        <w:rPr>
          <w:rFonts w:cstheme="minorHAnsi"/>
        </w:rPr>
        <w:t xml:space="preserve">) </w:t>
      </w:r>
      <w:r w:rsidR="004E150F" w:rsidRPr="00C62C62">
        <w:rPr>
          <w:rFonts w:eastAsia="Calibri" w:cstheme="minorHAnsi"/>
        </w:rPr>
        <w:fldChar w:fldCharType="begin">
          <w:fldData xml:space="preserve">PEVuZE5vdGU+PENpdGU+PEF1dGhvcj5IYW1tZXI8L0F1dGhvcj48WWVhcj4yMDE3PC9ZZWFyPjxS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=
</w:fldData>
        </w:fldChar>
      </w:r>
      <w:r w:rsidR="004E150F" w:rsidRPr="00C62C62">
        <w:rPr>
          <w:rFonts w:eastAsia="Calibri" w:cstheme="minorHAnsi"/>
        </w:rPr>
        <w:instrText xml:space="preserve"> ADDIN EN.CITE </w:instrText>
      </w:r>
      <w:r w:rsidR="004E150F" w:rsidRPr="00C62C62">
        <w:rPr>
          <w:rFonts w:eastAsia="Calibri" w:cstheme="minorHAnsi"/>
        </w:rPr>
        <w:fldChar w:fldCharType="begin">
          <w:fldData xml:space="preserve">PEVuZE5vdGU+PENpdGU+PEF1dGhvcj5IYW1tZXI8L0F1dGhvcj48WWVhcj4yMDE3PC9ZZWFyPjxS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=
</w:fldData>
        </w:fldChar>
      </w:r>
      <w:r w:rsidR="004E150F" w:rsidRPr="00C62C62">
        <w:rPr>
          <w:rFonts w:eastAsia="Calibri" w:cstheme="minorHAnsi"/>
        </w:rPr>
        <w:instrText xml:space="preserve"> ADDIN EN.CITE.DATA </w:instrText>
      </w:r>
      <w:r w:rsidR="004E150F" w:rsidRPr="00C62C62">
        <w:rPr>
          <w:rFonts w:eastAsia="Calibri" w:cstheme="minorHAnsi"/>
        </w:rPr>
      </w:r>
      <w:r w:rsidR="004E150F" w:rsidRPr="00C62C62">
        <w:rPr>
          <w:rFonts w:eastAsia="Calibri" w:cstheme="minorHAnsi"/>
        </w:rPr>
        <w:fldChar w:fldCharType="end"/>
      </w:r>
      <w:r w:rsidR="004E150F" w:rsidRPr="00C62C62">
        <w:rPr>
          <w:rFonts w:eastAsia="Calibri" w:cstheme="minorHAnsi"/>
        </w:rPr>
      </w:r>
      <w:r w:rsidR="004E150F" w:rsidRPr="00C62C62">
        <w:rPr>
          <w:rFonts w:eastAsia="Calibri" w:cstheme="minorHAnsi"/>
        </w:rPr>
        <w:fldChar w:fldCharType="separate"/>
      </w:r>
      <w:r w:rsidR="004E150F" w:rsidRPr="00C62C62">
        <w:rPr>
          <w:rFonts w:eastAsia="Calibri" w:cstheme="minorHAnsi"/>
          <w:noProof/>
        </w:rPr>
        <w:t>(Levin et al. 2013; Hammer and Levin 2017)</w:t>
      </w:r>
      <w:r w:rsidR="004E150F" w:rsidRPr="00C62C62">
        <w:rPr>
          <w:rFonts w:eastAsia="Calibri" w:cstheme="minorHAnsi"/>
        </w:rPr>
        <w:fldChar w:fldCharType="end"/>
      </w:r>
      <w:r w:rsidR="004E150F" w:rsidRPr="00C62C62">
        <w:rPr>
          <w:rFonts w:eastAsia="Calibri" w:cstheme="minorHAnsi"/>
        </w:rPr>
        <w:t xml:space="preserve">. </w:t>
      </w:r>
    </w:p>
    <w:p w14:paraId="5D486935" w14:textId="3A913182" w:rsidR="003F3251" w:rsidRPr="004E150F" w:rsidRDefault="003F3251" w:rsidP="00C14C70">
      <w:pPr>
        <w:spacing w:line="240" w:lineRule="auto"/>
        <w:rPr>
          <w:rFonts w:eastAsia="Calibri" w:cstheme="minorHAnsi"/>
        </w:rPr>
      </w:pPr>
      <w:r w:rsidRPr="005A52AF">
        <w:t>The followin</w:t>
      </w:r>
      <w:r>
        <w:t xml:space="preserve">g CQL code will run in OxCal v4 </w:t>
      </w:r>
      <w:r>
        <w:fldChar w:fldCharType="begin"/>
      </w:r>
      <w:r w:rsidR="004E150F">
        <w:instrText xml:space="preserve"> ADDIN EN.CITE &lt;EndNote&gt;&lt;Cite&gt;&lt;Author&gt;Bronk Ramsey&lt;/Author&gt;&lt;Year&gt;2009&lt;/Year&gt;&lt;RecNum&gt;193&lt;/RecNum&gt;&lt;DisplayText&gt;(Bronk Ramsey 2009)&lt;/DisplayText&gt;&lt;record&gt;&lt;rec-number&gt;193&lt;/rec-number&gt;&lt;foreign-keys&gt;&lt;key app="EN" db-id="x925ptv9nwp0pjef9zmxa2x3fxzwtdzwzw2r" timestamp="1486680773"&gt;193&lt;/key&gt;&lt;/foreign-keys&gt;&lt;ref-type name="Journal Article"&gt;17&lt;/ref-type&gt;&lt;contributors&gt;&lt;authors&gt;&lt;author&gt;Bronk Ramsey, C.&lt;/author&gt;&lt;/authors&gt;&lt;/contributors&gt;&lt;auth-address&gt;Univ Oxford, Res Lab Archaeol, Oxford OX1 3QY, England&lt;/auth-address&gt;&lt;titles&gt;&lt;title&gt;Bayesian analysis of radiocarbon dates&lt;/title&gt;&lt;secondary-title&gt;Radiocarbon&lt;/secondary-title&gt;&lt;alt-title&gt;Radiocarbon&lt;/alt-title&gt;&lt;/titles&gt;&lt;periodical&gt;&lt;full-title&gt;Radiocarbon&lt;/full-title&gt;&lt;/periodical&gt;&lt;alt-periodical&gt;&lt;full-title&gt;Radiocarbon&lt;/full-title&gt;&lt;/alt-periodical&gt;&lt;pages&gt;337-360&lt;/pages&gt;&lt;volume&gt;51&lt;/volume&gt;&lt;number&gt;1&lt;/number&gt;&lt;keywords&gt;&lt;keyword&gt;chronologically ordered samples&lt;/keyword&gt;&lt;keyword&gt;c-14 dates&lt;/keyword&gt;&lt;keyword&gt;calibration program&lt;/keyword&gt;&lt;keyword&gt;age&lt;/keyword&gt;&lt;keyword&gt;information&lt;/keyword&gt;&lt;keyword&gt;statistics&lt;/keyword&gt;&lt;keyword&gt;sequences&lt;/keyword&gt;&lt;keyword&gt;israel&lt;/keyword&gt;&lt;keyword&gt;peat&lt;/keyword&gt;&lt;/keywords&gt;&lt;dates&gt;&lt;year&gt;2009&lt;/year&gt;&lt;/dates&gt;&lt;isbn&gt;0033-8222&lt;/isbn&gt;&lt;accession-num&gt;WOS:000266642900019&lt;/accession-num&gt;&lt;urls&gt;&lt;related-urls&gt;&lt;url&gt;&amp;lt;Go to ISI&amp;gt;://WOS:000266642900019&lt;/url&gt;&lt;/related-urls&gt;&lt;/urls&gt;&lt;language&gt;English&lt;/language&gt;&lt;/record&gt;&lt;/Cite&gt;&lt;/EndNote&gt;</w:instrText>
      </w:r>
      <w:r>
        <w:fldChar w:fldCharType="separate"/>
      </w:r>
      <w:r w:rsidR="004E150F">
        <w:rPr>
          <w:noProof/>
        </w:rPr>
        <w:t>(Bronk Ramsey 2009)</w:t>
      </w:r>
      <w:r>
        <w:fldChar w:fldCharType="end"/>
      </w:r>
      <w:r>
        <w:t xml:space="preserve">, which is available online at </w:t>
      </w:r>
      <w:hyperlink r:id="rId7" w:history="1">
        <w:r>
          <w:rPr>
            <w:rStyle w:val="Hyperlink"/>
          </w:rPr>
          <w:t>https://c14.arch.ox.ac.uk/</w:t>
        </w:r>
      </w:hyperlink>
      <w:r>
        <w:t xml:space="preserve">. Full details of how the program works and what individual functions are designed to do is given at </w:t>
      </w:r>
      <w:hyperlink r:id="rId8" w:history="1">
        <w:r>
          <w:rPr>
            <w:rStyle w:val="Hyperlink"/>
          </w:rPr>
          <w:t>http://c14.arch.ox.ac.uk/oxcalhelp/hlp_contents.html</w:t>
        </w:r>
      </w:hyperlink>
      <w:r>
        <w:t xml:space="preserve">. A full bibliography is also provided. Please contact the corresponding author if you experience difficulties using the models. </w:t>
      </w:r>
    </w:p>
    <w:p w14:paraId="2835CD7C" w14:textId="77777777" w:rsidR="00760ED1" w:rsidRPr="0040370F" w:rsidRDefault="00760ED1" w:rsidP="00C14C70">
      <w:pPr>
        <w:spacing w:after="0" w:line="240" w:lineRule="auto"/>
        <w:rPr>
          <w:rFonts w:eastAsia="Calibri" w:cstheme="minorHAnsi"/>
        </w:rPr>
      </w:pPr>
    </w:p>
    <w:p w14:paraId="4E9EEC68" w14:textId="31BD56FA" w:rsidR="00F0147E" w:rsidRPr="00760ED1" w:rsidRDefault="000673AB" w:rsidP="00C14C70">
      <w:pPr>
        <w:pStyle w:val="Heading3"/>
        <w:spacing w:before="0" w:line="240" w:lineRule="auto"/>
        <w:rPr>
          <w:lang w:val="da-DK"/>
        </w:rPr>
      </w:pPr>
      <w:r>
        <w:rPr>
          <w:lang w:val="da-DK"/>
        </w:rPr>
        <w:t>Part 1</w:t>
      </w:r>
      <w:r>
        <w:rPr>
          <w:lang w:val="da-DK"/>
        </w:rPr>
        <w:tab/>
      </w:r>
      <w:r w:rsidR="00760ED1" w:rsidRPr="0040370F">
        <w:rPr>
          <w:lang w:val="da-DK"/>
        </w:rPr>
        <w:t xml:space="preserve">Modelling legacy dates from Olsen et al. </w:t>
      </w:r>
      <w:r>
        <w:rPr>
          <w:lang w:val="da-DK"/>
        </w:rPr>
        <w:fldChar w:fldCharType="begin">
          <w:fldData xml:space="preserve">PEVuZE5vdGU+PENpdGUgRXhjbHVkZUF1dGg9IjEiPjxBdXRob3I+T2xzZW48L0F1dGhvcj48WWVh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</w:fldData>
        </w:fldChar>
      </w:r>
      <w:r>
        <w:rPr>
          <w:lang w:val="da-DK"/>
        </w:rPr>
        <w:instrText xml:space="preserve"> ADDIN EN.CITE </w:instrText>
      </w:r>
      <w:r>
        <w:rPr>
          <w:lang w:val="da-DK"/>
        </w:rPr>
        <w:fldChar w:fldCharType="begin">
          <w:fldData xml:space="preserve">PEVuZE5vdGU+PENpdGUgRXhjbHVkZUF1dGg9IjEiPjxBdXRob3I+T2xzZW48L0F1dGhvcj48WWVh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</w:fldData>
        </w:fldChar>
      </w:r>
      <w:r>
        <w:rPr>
          <w:lang w:val="da-DK"/>
        </w:rPr>
        <w:instrText xml:space="preserve"> ADDIN EN.CITE.DATA </w:instrText>
      </w:r>
      <w:r>
        <w:rPr>
          <w:lang w:val="da-DK"/>
        </w:rPr>
      </w:r>
      <w:r>
        <w:rPr>
          <w:lang w:val="da-DK"/>
        </w:rPr>
        <w:fldChar w:fldCharType="end"/>
      </w:r>
      <w:r>
        <w:rPr>
          <w:lang w:val="da-DK"/>
        </w:rPr>
      </w:r>
      <w:r>
        <w:rPr>
          <w:lang w:val="da-DK"/>
        </w:rPr>
        <w:fldChar w:fldCharType="separate"/>
      </w:r>
      <w:r>
        <w:rPr>
          <w:noProof/>
          <w:lang w:val="da-DK"/>
        </w:rPr>
        <w:t>(2008; 2013)</w:t>
      </w:r>
      <w:r>
        <w:rPr>
          <w:lang w:val="da-DK"/>
        </w:rPr>
        <w:fldChar w:fldCharType="end"/>
      </w:r>
      <w:r w:rsidR="00760ED1" w:rsidRPr="00760ED1">
        <w:rPr>
          <w:lang w:val="da-DK"/>
        </w:rPr>
        <w:t xml:space="preserve"> and Minami et al. </w:t>
      </w:r>
      <w:r>
        <w:rPr>
          <w:lang w:val="da-DK"/>
        </w:rPr>
        <w:fldChar w:fldCharType="begin"/>
      </w:r>
      <w:r>
        <w:rPr>
          <w:lang w:val="da-DK"/>
        </w:rPr>
        <w:instrText xml:space="preserve"> ADDIN EN.CITE &lt;EndNote&gt;&lt;Cite ExcludeAuth="1"&gt;&lt;Author&gt;Minami&lt;/Author&gt;&lt;Year&gt;2019&lt;/Year&gt;&lt;RecNum&gt;547&lt;/RecNum&gt;&lt;DisplayText&gt;(2019)&lt;/DisplayText&gt;&lt;record&gt;&lt;rec-number&gt;547&lt;/rec-number&gt;&lt;foreign-keys&gt;&lt;key app="EN" db-id="z2asfrdsndpezaeta27x5ff5d022r5x9x9x0" timestamp="1566909970"&gt;547&lt;/key&gt;&lt;key app="ENWeb" db-id=""&gt;0&lt;/key&gt;&lt;/foreign-keys&gt;&lt;ref-type name="Journal Article"&gt;17&lt;/ref-type&gt;&lt;contributors&gt;&lt;authors&gt;&lt;author&gt;Minami, M.&lt;/author&gt;&lt;author&gt;Mukumoto, H.&lt;/author&gt;&lt;author&gt;Wakaki, S.&lt;/author&gt;&lt;author&gt;Nakamura, T.&lt;/author&gt;&lt;/authors&gt;&lt;/contributors&gt;&lt;titles&gt;&lt;title&gt;Effect of crystallinity of apatite in cremated bone on carbon exchanges during burial and reliability of radiocarbon dating&lt;/title&gt;&lt;secondary-title&gt;Radiocarbon&lt;/secondary-title&gt;&lt;/titles&gt;&lt;periodical&gt;&lt;full-title&gt;Radiocarbon&lt;/full-title&gt;&lt;/periodical&gt;&lt;pages&gt;1-12&lt;/pages&gt;&lt;edition&gt;2019/08/19&lt;/edition&gt;&lt;keywords&gt;&lt;keyword&gt;bioapatite&lt;/keyword&gt;&lt;keyword&gt;cremated bone&lt;/keyword&gt;&lt;keyword&gt;crystallinity&lt;/keyword&gt;&lt;keyword&gt;radiocarbon&lt;/keyword&gt;&lt;/keywords&gt;&lt;dates&gt;&lt;year&gt;2019&lt;/year&gt;&lt;/dates&gt;&lt;publisher&gt;Cambridge University Press&lt;/publisher&gt;&lt;isbn&gt;0033-8222&lt;/isbn&gt;&lt;urls&gt;&lt;related-urls&gt;&lt;url&gt;https://www.cambridge.org/core/article/effect-of-crystallinity-of-apatite-in-cremated-bone-on-carbon-exchanges-during-burial-and-reliability-of-radiocarbon-dating/B86930A8C918F335EE8DF3730230EAD8&lt;/url&gt;&lt;/related-urls&gt;&lt;/urls&gt;&lt;electronic-resource-num&gt;10.1017/RDC.2019.97&lt;/electronic-resource-num&gt;&lt;remote-database-name&gt;Cambridge Core&lt;/remote-database-name&gt;&lt;remote-database-provider&gt;Cambridge University Press&lt;/remote-database-provider&gt;&lt;/record&gt;&lt;/Cite&gt;&lt;/EndNote&gt;</w:instrText>
      </w:r>
      <w:r>
        <w:rPr>
          <w:lang w:val="da-DK"/>
        </w:rPr>
        <w:fldChar w:fldCharType="separate"/>
      </w:r>
      <w:r>
        <w:rPr>
          <w:noProof/>
          <w:lang w:val="da-DK"/>
        </w:rPr>
        <w:t>(2019)</w:t>
      </w:r>
      <w:r>
        <w:rPr>
          <w:lang w:val="da-DK"/>
        </w:rPr>
        <w:fldChar w:fldCharType="end"/>
      </w:r>
    </w:p>
    <w:p w14:paraId="570780E3" w14:textId="2A16DC90" w:rsidR="00760ED1" w:rsidRPr="00966E9C" w:rsidRDefault="00760ED1" w:rsidP="00C14C70">
      <w:pPr>
        <w:spacing w:after="0" w:line="240" w:lineRule="auto"/>
        <w:rPr>
          <w:lang w:val="da-DK"/>
        </w:rPr>
      </w:pPr>
      <w:r w:rsidRPr="00966E9C">
        <w:rPr>
          <w:lang w:val="da-DK"/>
        </w:rPr>
        <w:t>Options ()</w:t>
      </w:r>
    </w:p>
    <w:p w14:paraId="55E86B0A" w14:textId="77777777" w:rsidR="00760ED1" w:rsidRPr="00966E9C" w:rsidRDefault="00760ED1" w:rsidP="00C14C70">
      <w:pPr>
        <w:spacing w:after="0" w:line="240" w:lineRule="auto"/>
        <w:rPr>
          <w:lang w:val="da-DK"/>
        </w:rPr>
      </w:pPr>
      <w:r w:rsidRPr="00966E9C">
        <w:rPr>
          <w:lang w:val="da-DK"/>
        </w:rPr>
        <w:t xml:space="preserve"> {</w:t>
      </w:r>
    </w:p>
    <w:p w14:paraId="505F5206" w14:textId="77777777" w:rsidR="00760ED1" w:rsidRPr="00966E9C" w:rsidRDefault="00760ED1" w:rsidP="00C14C70">
      <w:pPr>
        <w:spacing w:after="0" w:line="240" w:lineRule="auto"/>
        <w:rPr>
          <w:lang w:val="da-DK"/>
        </w:rPr>
      </w:pPr>
      <w:r w:rsidRPr="00966E9C">
        <w:rPr>
          <w:lang w:val="da-DK"/>
        </w:rPr>
        <w:t xml:space="preserve">  BCAD=FALSE;</w:t>
      </w:r>
    </w:p>
    <w:p w14:paraId="73DA7F87" w14:textId="797D23F1" w:rsidR="00760ED1" w:rsidRPr="00966E9C" w:rsidRDefault="00760ED1" w:rsidP="00C14C70">
      <w:pPr>
        <w:spacing w:after="0" w:line="240" w:lineRule="auto"/>
        <w:rPr>
          <w:lang w:val="da-DK"/>
        </w:rPr>
      </w:pPr>
      <w:r w:rsidRPr="00966E9C">
        <w:rPr>
          <w:lang w:val="da-DK"/>
        </w:rPr>
        <w:t xml:space="preserve">  Plot ()</w:t>
      </w:r>
    </w:p>
    <w:p w14:paraId="205B4599" w14:textId="77777777" w:rsidR="00760ED1" w:rsidRPr="00966E9C" w:rsidRDefault="00760ED1" w:rsidP="00C14C70">
      <w:pPr>
        <w:spacing w:after="0" w:line="240" w:lineRule="auto"/>
        <w:rPr>
          <w:lang w:val="da-DK"/>
        </w:rPr>
      </w:pPr>
      <w:r w:rsidRPr="00966E9C">
        <w:rPr>
          <w:lang w:val="da-DK"/>
        </w:rPr>
        <w:t xml:space="preserve">  {</w:t>
      </w:r>
    </w:p>
    <w:p w14:paraId="6889B341" w14:textId="77777777" w:rsidR="00760ED1" w:rsidRPr="00966E9C" w:rsidRDefault="00760ED1" w:rsidP="00C14C70">
      <w:pPr>
        <w:spacing w:after="0" w:line="240" w:lineRule="auto"/>
        <w:rPr>
          <w:lang w:val="da-DK"/>
        </w:rPr>
      </w:pPr>
      <w:r w:rsidRPr="00966E9C">
        <w:rPr>
          <w:lang w:val="da-DK"/>
        </w:rPr>
        <w:t xml:space="preserve">   Phase("likelihoods")</w:t>
      </w:r>
    </w:p>
    <w:p w14:paraId="05AEB90E" w14:textId="77777777" w:rsidR="00760ED1" w:rsidRPr="00760ED1" w:rsidRDefault="00760ED1" w:rsidP="00C14C70">
      <w:pPr>
        <w:spacing w:after="0" w:line="240" w:lineRule="auto"/>
        <w:rPr>
          <w:lang w:val="da-DK"/>
        </w:rPr>
      </w:pPr>
      <w:r w:rsidRPr="00966E9C">
        <w:rPr>
          <w:lang w:val="da-DK"/>
        </w:rPr>
        <w:t xml:space="preserve">   </w:t>
      </w:r>
      <w:r w:rsidRPr="00760ED1">
        <w:rPr>
          <w:lang w:val="da-DK"/>
        </w:rPr>
        <w:t>{</w:t>
      </w:r>
    </w:p>
    <w:p w14:paraId="1AFE0BE8" w14:textId="77777777" w:rsidR="00760ED1" w:rsidRPr="00760ED1" w:rsidRDefault="00760ED1" w:rsidP="00C14C70">
      <w:pPr>
        <w:spacing w:after="0" w:line="240" w:lineRule="auto"/>
        <w:rPr>
          <w:lang w:val="da-DK"/>
        </w:rPr>
      </w:pPr>
      <w:r w:rsidRPr="00760ED1">
        <w:rPr>
          <w:lang w:val="da-DK"/>
        </w:rPr>
        <w:t xml:space="preserve">    Phase("offsets Olsen et al. 2008_2013", )</w:t>
      </w:r>
    </w:p>
    <w:p w14:paraId="1F1B7124" w14:textId="77777777" w:rsidR="00760ED1" w:rsidRPr="00760ED1" w:rsidRDefault="00760ED1" w:rsidP="00C14C70">
      <w:pPr>
        <w:spacing w:after="0" w:line="240" w:lineRule="auto"/>
        <w:rPr>
          <w:lang w:val="da-DK"/>
        </w:rPr>
      </w:pPr>
      <w:r w:rsidRPr="00760ED1">
        <w:rPr>
          <w:lang w:val="da-DK"/>
        </w:rPr>
        <w:t xml:space="preserve">    {</w:t>
      </w:r>
    </w:p>
    <w:p w14:paraId="1F2EFF66" w14:textId="03B008DB" w:rsidR="00760ED1" w:rsidRPr="00760ED1" w:rsidRDefault="00760ED1" w:rsidP="00C14C70">
      <w:pPr>
        <w:spacing w:after="0" w:line="240" w:lineRule="auto"/>
        <w:rPr>
          <w:lang w:val="da-DK"/>
        </w:rPr>
      </w:pPr>
      <w:r w:rsidRPr="00760ED1">
        <w:rPr>
          <w:lang w:val="da-DK"/>
        </w:rPr>
        <w:t xml:space="preserve">     R</w:t>
      </w:r>
      <w:r>
        <w:rPr>
          <w:lang w:val="da-DK"/>
        </w:rPr>
        <w:t xml:space="preserve">_Date("AAR-9576 CB", 2714, 34); </w:t>
      </w:r>
      <w:r w:rsidRPr="00760ED1">
        <w:rPr>
          <w:lang w:val="da-DK"/>
        </w:rPr>
        <w:t>//Gl.Brydegaard</w:t>
      </w:r>
    </w:p>
    <w:p w14:paraId="0AAEF827" w14:textId="639B5173" w:rsidR="00760ED1" w:rsidRPr="009C3E12" w:rsidRDefault="00760ED1" w:rsidP="00C14C70">
      <w:pPr>
        <w:spacing w:after="0" w:line="240" w:lineRule="auto"/>
      </w:pPr>
      <w:r w:rsidRPr="00760ED1">
        <w:rPr>
          <w:lang w:val="da-DK"/>
        </w:rPr>
        <w:t xml:space="preserve">     </w:t>
      </w:r>
      <w:r w:rsidRPr="009C3E12">
        <w:t>R_Date ("AAR-9570 pitch", 2706, 35); //</w:t>
      </w:r>
      <w:proofErr w:type="spellStart"/>
      <w:r w:rsidRPr="009C3E12">
        <w:t>Gl.Brydegaard</w:t>
      </w:r>
      <w:proofErr w:type="spellEnd"/>
    </w:p>
    <w:p w14:paraId="75729867" w14:textId="6DCDA5E7" w:rsidR="00760ED1" w:rsidRPr="00760ED1" w:rsidRDefault="00760ED1" w:rsidP="00C14C70">
      <w:pPr>
        <w:spacing w:after="0" w:line="240" w:lineRule="auto"/>
      </w:pPr>
      <w:r w:rsidRPr="009C3E12">
        <w:t xml:space="preserve">     </w:t>
      </w:r>
      <w:r w:rsidRPr="00760ED1">
        <w:t>//R_Date</w:t>
      </w:r>
      <w:r>
        <w:t xml:space="preserve"> ("AAR-9571 CB", 2486, 25); </w:t>
      </w:r>
      <w:r w:rsidRPr="00760ED1">
        <w:t>//</w:t>
      </w:r>
      <w:proofErr w:type="spellStart"/>
      <w:r w:rsidRPr="00760ED1">
        <w:t>Lerbjerg</w:t>
      </w:r>
      <w:proofErr w:type="spellEnd"/>
      <w:r w:rsidRPr="00760ED1">
        <w:t xml:space="preserve"> I</w:t>
      </w:r>
    </w:p>
    <w:p w14:paraId="484D9603" w14:textId="57594B63" w:rsidR="00760ED1" w:rsidRPr="00760ED1" w:rsidRDefault="00760ED1" w:rsidP="00C14C70">
      <w:pPr>
        <w:spacing w:after="0" w:line="240" w:lineRule="auto"/>
      </w:pPr>
      <w:r w:rsidRPr="00760ED1">
        <w:t xml:space="preserve">     //R_Date</w:t>
      </w:r>
      <w:r>
        <w:t xml:space="preserve"> </w:t>
      </w:r>
      <w:r w:rsidRPr="00760ED1">
        <w:t>("AAR-9568 pitch", 2826, 34); //</w:t>
      </w:r>
      <w:proofErr w:type="spellStart"/>
      <w:r w:rsidRPr="00760ED1">
        <w:t>Lerbjerg</w:t>
      </w:r>
      <w:proofErr w:type="spellEnd"/>
      <w:r w:rsidRPr="00760ED1">
        <w:t xml:space="preserve"> I</w:t>
      </w:r>
    </w:p>
    <w:p w14:paraId="5F8B5768" w14:textId="0DA8BE8D" w:rsidR="00760ED1" w:rsidRPr="00760ED1" w:rsidRDefault="00760ED1" w:rsidP="00C14C70">
      <w:pPr>
        <w:spacing w:after="0" w:line="240" w:lineRule="auto"/>
      </w:pPr>
      <w:r w:rsidRPr="00760ED1">
        <w:t xml:space="preserve">     R_Da</w:t>
      </w:r>
      <w:r>
        <w:t>te ("AAR-9569 pitch", 2459, 41) ;</w:t>
      </w:r>
      <w:r w:rsidRPr="00760ED1">
        <w:t>//</w:t>
      </w:r>
      <w:proofErr w:type="spellStart"/>
      <w:r w:rsidRPr="00760ED1">
        <w:t>Lerbjerg</w:t>
      </w:r>
      <w:proofErr w:type="spellEnd"/>
      <w:r w:rsidRPr="00760ED1">
        <w:t xml:space="preserve"> II</w:t>
      </w:r>
    </w:p>
    <w:p w14:paraId="7BE56CCA" w14:textId="2989135C" w:rsidR="00760ED1" w:rsidRPr="00760ED1" w:rsidRDefault="00760ED1" w:rsidP="00C14C70">
      <w:pPr>
        <w:spacing w:after="0" w:line="240" w:lineRule="auto"/>
      </w:pPr>
      <w:r w:rsidRPr="00760ED1">
        <w:t xml:space="preserve">     R_Date</w:t>
      </w:r>
      <w:r>
        <w:t xml:space="preserve"> </w:t>
      </w:r>
      <w:r w:rsidRPr="00760ED1">
        <w:t>("AAR-9573 C</w:t>
      </w:r>
      <w:r>
        <w:t xml:space="preserve">B", 2502, 39); </w:t>
      </w:r>
      <w:r w:rsidRPr="00760ED1">
        <w:t>//</w:t>
      </w:r>
      <w:proofErr w:type="spellStart"/>
      <w:r w:rsidRPr="00760ED1">
        <w:t>Lerbjerg</w:t>
      </w:r>
      <w:proofErr w:type="spellEnd"/>
      <w:r w:rsidRPr="00760ED1">
        <w:t xml:space="preserve"> II</w:t>
      </w:r>
    </w:p>
    <w:p w14:paraId="2128328D" w14:textId="51C7F28A" w:rsidR="00760ED1" w:rsidRPr="00760ED1" w:rsidRDefault="00760ED1" w:rsidP="00C14C70">
      <w:pPr>
        <w:spacing w:after="0" w:line="240" w:lineRule="auto"/>
      </w:pPr>
      <w:r w:rsidRPr="00760ED1">
        <w:t xml:space="preserve">     R</w:t>
      </w:r>
      <w:r>
        <w:t xml:space="preserve">_Date ("AAR-8110 CB", 2882, 47); </w:t>
      </w:r>
      <w:r w:rsidRPr="00760ED1">
        <w:t>//Rom D2</w:t>
      </w:r>
    </w:p>
    <w:p w14:paraId="0495CED3" w14:textId="44CC1AA9" w:rsidR="00760ED1" w:rsidRPr="00760ED1" w:rsidRDefault="00760ED1" w:rsidP="00C14C70">
      <w:pPr>
        <w:spacing w:after="0" w:line="240" w:lineRule="auto"/>
      </w:pPr>
      <w:r w:rsidRPr="00760ED1">
        <w:t xml:space="preserve">     R_Da</w:t>
      </w:r>
      <w:r>
        <w:t xml:space="preserve">te ("AAR-4681 pitch", 2790, 45); </w:t>
      </w:r>
      <w:r w:rsidRPr="00760ED1">
        <w:t>//Rom D2</w:t>
      </w:r>
    </w:p>
    <w:p w14:paraId="747F1AF9" w14:textId="1ABF0E9C" w:rsidR="00760ED1" w:rsidRPr="00760ED1" w:rsidRDefault="00760ED1" w:rsidP="00C14C70">
      <w:pPr>
        <w:spacing w:after="0" w:line="240" w:lineRule="auto"/>
      </w:pPr>
      <w:r w:rsidRPr="00760ED1">
        <w:t xml:space="preserve">     R</w:t>
      </w:r>
      <w:r>
        <w:t xml:space="preserve">_Date ("AAR-8111 CB", 2805, 45); </w:t>
      </w:r>
      <w:r w:rsidRPr="00760ED1">
        <w:t>//Rom D1</w:t>
      </w:r>
    </w:p>
    <w:p w14:paraId="290B4D7B" w14:textId="03ABCB06" w:rsidR="00760ED1" w:rsidRPr="00760ED1" w:rsidRDefault="00760ED1" w:rsidP="00C14C70">
      <w:pPr>
        <w:spacing w:after="0" w:line="240" w:lineRule="auto"/>
      </w:pPr>
      <w:r w:rsidRPr="00760ED1">
        <w:t xml:space="preserve">     R_Da</w:t>
      </w:r>
      <w:r>
        <w:t xml:space="preserve">te ("AAR-4682 pitch", 2815, 40); </w:t>
      </w:r>
      <w:r w:rsidRPr="00760ED1">
        <w:t>//Rom D1</w:t>
      </w:r>
    </w:p>
    <w:p w14:paraId="1D6274D0" w14:textId="665D3502" w:rsidR="00760ED1" w:rsidRPr="00760ED1" w:rsidRDefault="00760ED1" w:rsidP="00C14C70">
      <w:pPr>
        <w:spacing w:after="0" w:line="240" w:lineRule="auto"/>
      </w:pPr>
      <w:r w:rsidRPr="00760ED1">
        <w:t xml:space="preserve">     R_D</w:t>
      </w:r>
      <w:r>
        <w:t xml:space="preserve">ate ("AAR-8112 CB", 2829, 39); </w:t>
      </w:r>
      <w:r w:rsidRPr="00760ED1">
        <w:t>//</w:t>
      </w:r>
      <w:proofErr w:type="spellStart"/>
      <w:r w:rsidRPr="00760ED1">
        <w:t>Virkelyst</w:t>
      </w:r>
      <w:proofErr w:type="spellEnd"/>
    </w:p>
    <w:p w14:paraId="4DDAE7D8" w14:textId="5244B3F8" w:rsidR="00760ED1" w:rsidRPr="00760ED1" w:rsidRDefault="00760ED1" w:rsidP="00C14C70">
      <w:pPr>
        <w:spacing w:after="0" w:line="240" w:lineRule="auto"/>
      </w:pPr>
      <w:r w:rsidRPr="00760ED1">
        <w:t xml:space="preserve">     R_Da</w:t>
      </w:r>
      <w:r>
        <w:t xml:space="preserve">te ("AAR-6097 pitch", 2815, 40); </w:t>
      </w:r>
      <w:r w:rsidRPr="00760ED1">
        <w:t>//</w:t>
      </w:r>
      <w:proofErr w:type="spellStart"/>
      <w:r w:rsidRPr="00760ED1">
        <w:t>Virkelyst</w:t>
      </w:r>
      <w:proofErr w:type="spellEnd"/>
    </w:p>
    <w:p w14:paraId="4765BDB1" w14:textId="3CD5CB7E" w:rsidR="00760ED1" w:rsidRPr="00760ED1" w:rsidRDefault="00760ED1" w:rsidP="00C14C70">
      <w:pPr>
        <w:spacing w:after="0" w:line="240" w:lineRule="auto"/>
      </w:pPr>
      <w:r w:rsidRPr="00760ED1">
        <w:t xml:space="preserve">   </w:t>
      </w:r>
      <w:r>
        <w:t xml:space="preserve">  R_Date ("CB comb", 3127, 20); </w:t>
      </w:r>
      <w:r w:rsidRPr="00760ED1">
        <w:t>//</w:t>
      </w:r>
      <w:proofErr w:type="spellStart"/>
      <w:r w:rsidRPr="00760ED1">
        <w:t>Egtved</w:t>
      </w:r>
      <w:proofErr w:type="spellEnd"/>
    </w:p>
    <w:p w14:paraId="7CB1B6C7" w14:textId="22A1A085" w:rsidR="00760ED1" w:rsidRPr="009C3E12" w:rsidRDefault="00760ED1" w:rsidP="00C14C70">
      <w:pPr>
        <w:spacing w:after="0" w:line="240" w:lineRule="auto"/>
        <w:rPr>
          <w:lang w:val="da-DK"/>
        </w:rPr>
      </w:pPr>
      <w:r w:rsidRPr="00760ED1">
        <w:t xml:space="preserve">     </w:t>
      </w:r>
      <w:r w:rsidRPr="009C3E12">
        <w:rPr>
          <w:lang w:val="da-DK"/>
        </w:rPr>
        <w:t>C_Date ("dendro", 3320, 1); //Egtved</w:t>
      </w:r>
    </w:p>
    <w:p w14:paraId="48BDDAFE" w14:textId="77777777" w:rsidR="00760ED1" w:rsidRPr="009C3E12" w:rsidRDefault="00760ED1" w:rsidP="00C14C70">
      <w:pPr>
        <w:spacing w:after="0" w:line="240" w:lineRule="auto"/>
        <w:rPr>
          <w:lang w:val="da-DK"/>
        </w:rPr>
      </w:pPr>
      <w:r w:rsidRPr="009C3E12">
        <w:rPr>
          <w:lang w:val="da-DK"/>
        </w:rPr>
        <w:t xml:space="preserve">    };</w:t>
      </w:r>
    </w:p>
    <w:p w14:paraId="36870EED" w14:textId="77777777" w:rsidR="00760ED1" w:rsidRPr="00760ED1" w:rsidRDefault="00760ED1" w:rsidP="00C14C70">
      <w:pPr>
        <w:spacing w:after="0" w:line="240" w:lineRule="auto"/>
        <w:rPr>
          <w:lang w:val="da-DK"/>
        </w:rPr>
      </w:pPr>
      <w:r w:rsidRPr="009C3E12">
        <w:rPr>
          <w:lang w:val="da-DK"/>
        </w:rPr>
        <w:t xml:space="preserve">    </w:t>
      </w:r>
      <w:r w:rsidRPr="00760ED1">
        <w:rPr>
          <w:lang w:val="da-DK"/>
        </w:rPr>
        <w:t>Combine("Minami et al. 2019")</w:t>
      </w:r>
    </w:p>
    <w:p w14:paraId="76546CF7" w14:textId="77777777" w:rsidR="00760ED1" w:rsidRPr="009C3E12" w:rsidRDefault="00760ED1" w:rsidP="00C14C70">
      <w:pPr>
        <w:spacing w:after="0" w:line="240" w:lineRule="auto"/>
      </w:pPr>
      <w:r w:rsidRPr="00760ED1">
        <w:rPr>
          <w:lang w:val="da-DK"/>
        </w:rPr>
        <w:t xml:space="preserve">    </w:t>
      </w:r>
      <w:r w:rsidRPr="009C3E12">
        <w:t>{</w:t>
      </w:r>
    </w:p>
    <w:p w14:paraId="1FE53BE4" w14:textId="164B6E1F" w:rsidR="00760ED1" w:rsidRPr="009C3E12" w:rsidRDefault="00760ED1" w:rsidP="00C14C70">
      <w:pPr>
        <w:spacing w:after="0" w:line="240" w:lineRule="auto"/>
      </w:pPr>
      <w:r w:rsidRPr="009C3E12">
        <w:t xml:space="preserve">     R_Date ("Jsi-2-B2W", 877, 30);</w:t>
      </w:r>
    </w:p>
    <w:p w14:paraId="38374C8E" w14:textId="01E713EB" w:rsidR="00760ED1" w:rsidRPr="00760ED1" w:rsidRDefault="00760ED1" w:rsidP="00C14C70">
      <w:pPr>
        <w:spacing w:after="0" w:line="240" w:lineRule="auto"/>
      </w:pPr>
      <w:r w:rsidRPr="009C3E12">
        <w:t xml:space="preserve">     </w:t>
      </w:r>
      <w:r w:rsidRPr="00760ED1">
        <w:t>R_Date</w:t>
      </w:r>
      <w:r>
        <w:t xml:space="preserve"> </w:t>
      </w:r>
      <w:r w:rsidRPr="00760ED1">
        <w:t>("Jsi-4-B3W", 875, 30);</w:t>
      </w:r>
    </w:p>
    <w:p w14:paraId="3C80BC4D" w14:textId="4CB62D5F" w:rsidR="00760ED1" w:rsidRPr="00760ED1" w:rsidRDefault="00760ED1" w:rsidP="00C14C70">
      <w:pPr>
        <w:spacing w:after="0" w:line="240" w:lineRule="auto"/>
      </w:pPr>
      <w:r w:rsidRPr="00760ED1">
        <w:t xml:space="preserve">     R_Date</w:t>
      </w:r>
      <w:r>
        <w:t xml:space="preserve"> </w:t>
      </w:r>
      <w:r w:rsidRPr="00760ED1">
        <w:t>("Jsi-4-B4W", 890, 30);</w:t>
      </w:r>
    </w:p>
    <w:p w14:paraId="31C4B236" w14:textId="77777777" w:rsidR="00760ED1" w:rsidRPr="00760ED1" w:rsidRDefault="00760ED1" w:rsidP="00C14C70">
      <w:pPr>
        <w:spacing w:after="0" w:line="240" w:lineRule="auto"/>
      </w:pPr>
      <w:r w:rsidRPr="00760ED1">
        <w:t xml:space="preserve">    };</w:t>
      </w:r>
    </w:p>
    <w:p w14:paraId="61F58C18" w14:textId="77777777" w:rsidR="00760ED1" w:rsidRPr="00760ED1" w:rsidRDefault="00760ED1" w:rsidP="00C14C70">
      <w:pPr>
        <w:spacing w:after="0" w:line="240" w:lineRule="auto"/>
      </w:pPr>
      <w:r w:rsidRPr="00760ED1">
        <w:t xml:space="preserve">    C_Date ("</w:t>
      </w:r>
      <w:proofErr w:type="spellStart"/>
      <w:r w:rsidRPr="00760ED1">
        <w:t>Jsi</w:t>
      </w:r>
      <w:proofErr w:type="spellEnd"/>
      <w:r w:rsidRPr="00760ED1">
        <w:t xml:space="preserve"> death date", 737,1);</w:t>
      </w:r>
    </w:p>
    <w:p w14:paraId="240C63B1" w14:textId="77777777" w:rsidR="00760ED1" w:rsidRPr="00760ED1" w:rsidRDefault="00760ED1" w:rsidP="00C14C70">
      <w:pPr>
        <w:spacing w:after="0" w:line="240" w:lineRule="auto"/>
      </w:pPr>
      <w:r w:rsidRPr="00760ED1">
        <w:t xml:space="preserve">    Phase("offsets")</w:t>
      </w:r>
    </w:p>
    <w:p w14:paraId="0A593128" w14:textId="77777777" w:rsidR="00760ED1" w:rsidRPr="00760ED1" w:rsidRDefault="00760ED1" w:rsidP="00C14C70">
      <w:pPr>
        <w:spacing w:after="0" w:line="240" w:lineRule="auto"/>
      </w:pPr>
      <w:r w:rsidRPr="00760ED1">
        <w:t xml:space="preserve">    {</w:t>
      </w:r>
    </w:p>
    <w:p w14:paraId="1ABF7352" w14:textId="77777777" w:rsidR="00760ED1" w:rsidRPr="00760ED1" w:rsidRDefault="00760ED1" w:rsidP="00C14C70">
      <w:pPr>
        <w:spacing w:after="0" w:line="240" w:lineRule="auto"/>
      </w:pPr>
      <w:r w:rsidRPr="00760ED1">
        <w:lastRenderedPageBreak/>
        <w:t xml:space="preserve">     Difference ("</w:t>
      </w:r>
      <w:proofErr w:type="spellStart"/>
      <w:r w:rsidRPr="00760ED1">
        <w:t>Gl.Brydegaard</w:t>
      </w:r>
      <w:proofErr w:type="spellEnd"/>
      <w:r w:rsidRPr="00760ED1">
        <w:t>", "AAR-9570 pitch", "AAR-9576 CB");</w:t>
      </w:r>
    </w:p>
    <w:p w14:paraId="3DB7D593" w14:textId="77777777" w:rsidR="00760ED1" w:rsidRPr="00760ED1" w:rsidRDefault="00760ED1" w:rsidP="00C14C70">
      <w:pPr>
        <w:spacing w:after="0" w:line="240" w:lineRule="auto"/>
      </w:pPr>
      <w:r w:rsidRPr="00760ED1">
        <w:t xml:space="preserve">     Difference ("</w:t>
      </w:r>
      <w:proofErr w:type="spellStart"/>
      <w:r w:rsidRPr="00760ED1">
        <w:t>Lerbjerg</w:t>
      </w:r>
      <w:proofErr w:type="spellEnd"/>
      <w:r w:rsidRPr="00760ED1">
        <w:t xml:space="preserve"> II", "AAR-9569 pitch", "AAR-9573 CB");</w:t>
      </w:r>
    </w:p>
    <w:p w14:paraId="50893880" w14:textId="6958BFB2" w:rsidR="00760ED1" w:rsidRPr="00760ED1" w:rsidRDefault="00760ED1" w:rsidP="00C14C70">
      <w:pPr>
        <w:spacing w:after="0" w:line="240" w:lineRule="auto"/>
      </w:pPr>
      <w:r w:rsidRPr="00760ED1">
        <w:t xml:space="preserve">     Difference</w:t>
      </w:r>
      <w:r>
        <w:t xml:space="preserve"> </w:t>
      </w:r>
      <w:r w:rsidRPr="00760ED1">
        <w:t>("Rom D2", "AAR-4681 pitch", "AAR-8110 CB");</w:t>
      </w:r>
    </w:p>
    <w:p w14:paraId="3B496702" w14:textId="77777777" w:rsidR="00760ED1" w:rsidRPr="00760ED1" w:rsidRDefault="00760ED1" w:rsidP="00C14C70">
      <w:pPr>
        <w:spacing w:after="0" w:line="240" w:lineRule="auto"/>
      </w:pPr>
      <w:r w:rsidRPr="00760ED1">
        <w:t xml:space="preserve">     Difference ("Rom D1", "AAR-4682 pitch", "AAR-8111 CB");</w:t>
      </w:r>
    </w:p>
    <w:p w14:paraId="0A018FC5" w14:textId="574AF077" w:rsidR="00760ED1" w:rsidRPr="00760ED1" w:rsidRDefault="00760ED1" w:rsidP="00C14C70">
      <w:pPr>
        <w:spacing w:after="0" w:line="240" w:lineRule="auto"/>
      </w:pPr>
      <w:r w:rsidRPr="00760ED1">
        <w:t xml:space="preserve">     Difference (</w:t>
      </w:r>
      <w:r>
        <w:t>"</w:t>
      </w:r>
      <w:proofErr w:type="spellStart"/>
      <w:r>
        <w:t>Virkelyst</w:t>
      </w:r>
      <w:proofErr w:type="spellEnd"/>
      <w:r>
        <w:t xml:space="preserve">", "AAR-6097 pitch", </w:t>
      </w:r>
      <w:r w:rsidRPr="00760ED1">
        <w:t>"AAR-8112 CB");</w:t>
      </w:r>
    </w:p>
    <w:p w14:paraId="78F53C73" w14:textId="17595FE9" w:rsidR="00760ED1" w:rsidRPr="00760ED1" w:rsidRDefault="00760ED1" w:rsidP="00C14C70">
      <w:pPr>
        <w:spacing w:after="0" w:line="240" w:lineRule="auto"/>
      </w:pPr>
      <w:r w:rsidRPr="00760ED1">
        <w:t xml:space="preserve">     Difference</w:t>
      </w:r>
      <w:r>
        <w:t xml:space="preserve"> ("</w:t>
      </w:r>
      <w:proofErr w:type="spellStart"/>
      <w:r>
        <w:t>Egtved</w:t>
      </w:r>
      <w:proofErr w:type="spellEnd"/>
      <w:r>
        <w:t>",</w:t>
      </w:r>
      <w:r w:rsidRPr="00760ED1">
        <w:t>"dendro", "CB comb");</w:t>
      </w:r>
    </w:p>
    <w:p w14:paraId="731CF758" w14:textId="7BE0A1C3" w:rsidR="00760ED1" w:rsidRPr="00760ED1" w:rsidRDefault="00760ED1" w:rsidP="00C14C70">
      <w:pPr>
        <w:spacing w:after="0" w:line="240" w:lineRule="auto"/>
      </w:pPr>
      <w:r w:rsidRPr="00760ED1">
        <w:t xml:space="preserve">     Difference</w:t>
      </w:r>
      <w:r>
        <w:t xml:space="preserve"> ("</w:t>
      </w:r>
      <w:proofErr w:type="spellStart"/>
      <w:r>
        <w:t>Jsi</w:t>
      </w:r>
      <w:proofErr w:type="spellEnd"/>
      <w:r>
        <w:t>",</w:t>
      </w:r>
      <w:r w:rsidRPr="00760ED1">
        <w:t>"</w:t>
      </w:r>
      <w:proofErr w:type="spellStart"/>
      <w:r w:rsidRPr="00760ED1">
        <w:t>Jsi</w:t>
      </w:r>
      <w:proofErr w:type="spellEnd"/>
      <w:r w:rsidRPr="00760ED1">
        <w:t xml:space="preserve"> d</w:t>
      </w:r>
      <w:r>
        <w:t>eath date", "Minami et al. 2019"</w:t>
      </w:r>
      <w:r w:rsidRPr="00760ED1">
        <w:t>);</w:t>
      </w:r>
    </w:p>
    <w:p w14:paraId="3949D6A4" w14:textId="77777777" w:rsidR="00760ED1" w:rsidRPr="00760ED1" w:rsidRDefault="00760ED1" w:rsidP="00C14C70">
      <w:pPr>
        <w:spacing w:after="0" w:line="240" w:lineRule="auto"/>
      </w:pPr>
      <w:r w:rsidRPr="00760ED1">
        <w:t xml:space="preserve">    };</w:t>
      </w:r>
    </w:p>
    <w:p w14:paraId="60BC2C2A" w14:textId="77777777" w:rsidR="00760ED1" w:rsidRPr="00760ED1" w:rsidRDefault="00760ED1" w:rsidP="00C14C70">
      <w:pPr>
        <w:spacing w:after="0" w:line="240" w:lineRule="auto"/>
      </w:pPr>
      <w:r w:rsidRPr="00760ED1">
        <w:t xml:space="preserve">   };</w:t>
      </w:r>
    </w:p>
    <w:p w14:paraId="2DF73840" w14:textId="0A50CFFB" w:rsidR="00760ED1" w:rsidRPr="00760ED1" w:rsidRDefault="00760ED1" w:rsidP="00C14C70">
      <w:pPr>
        <w:spacing w:after="0" w:line="240" w:lineRule="auto"/>
      </w:pPr>
      <w:r w:rsidRPr="00760ED1">
        <w:t xml:space="preserve">   Sequence</w:t>
      </w:r>
      <w:r>
        <w:t xml:space="preserve"> </w:t>
      </w:r>
      <w:r w:rsidRPr="00760ED1">
        <w:t>()</w:t>
      </w:r>
    </w:p>
    <w:p w14:paraId="0035C5CC" w14:textId="77777777" w:rsidR="00760ED1" w:rsidRPr="00760ED1" w:rsidRDefault="00760ED1" w:rsidP="00C14C70">
      <w:pPr>
        <w:spacing w:after="0" w:line="240" w:lineRule="auto"/>
      </w:pPr>
      <w:r w:rsidRPr="00760ED1">
        <w:t xml:space="preserve">   {</w:t>
      </w:r>
    </w:p>
    <w:p w14:paraId="29F1CEB8" w14:textId="43908623" w:rsidR="00760ED1" w:rsidRPr="00760ED1" w:rsidRDefault="00760ED1" w:rsidP="00C14C70">
      <w:pPr>
        <w:spacing w:after="0" w:line="240" w:lineRule="auto"/>
      </w:pPr>
      <w:r w:rsidRPr="00760ED1">
        <w:t xml:space="preserve">    Boundary</w:t>
      </w:r>
      <w:r>
        <w:t xml:space="preserve"> </w:t>
      </w:r>
      <w:r w:rsidRPr="00760ED1">
        <w:t>("start offsets",0);</w:t>
      </w:r>
    </w:p>
    <w:p w14:paraId="3C9437BF" w14:textId="77777777" w:rsidR="00760ED1" w:rsidRPr="00760ED1" w:rsidRDefault="00760ED1" w:rsidP="00C14C70">
      <w:pPr>
        <w:spacing w:after="0" w:line="240" w:lineRule="auto"/>
      </w:pPr>
      <w:r w:rsidRPr="00760ED1">
        <w:t xml:space="preserve">    Phase("offsets")</w:t>
      </w:r>
    </w:p>
    <w:p w14:paraId="1D2B6684" w14:textId="77777777" w:rsidR="00760ED1" w:rsidRPr="00760ED1" w:rsidRDefault="00760ED1" w:rsidP="00C14C70">
      <w:pPr>
        <w:spacing w:after="0" w:line="240" w:lineRule="auto"/>
      </w:pPr>
      <w:r w:rsidRPr="00760ED1">
        <w:t xml:space="preserve">    {</w:t>
      </w:r>
    </w:p>
    <w:p w14:paraId="25089E69" w14:textId="5E0D6366" w:rsidR="00760ED1" w:rsidRPr="00760ED1" w:rsidRDefault="00760ED1" w:rsidP="00C14C70">
      <w:pPr>
        <w:spacing w:after="0" w:line="240" w:lineRule="auto"/>
      </w:pPr>
      <w:r w:rsidRPr="00760ED1">
        <w:t xml:space="preserve">     Date</w:t>
      </w:r>
      <w:r>
        <w:t xml:space="preserve"> </w:t>
      </w:r>
      <w:r w:rsidRPr="00760ED1">
        <w:t>("=</w:t>
      </w:r>
      <w:proofErr w:type="spellStart"/>
      <w:r w:rsidRPr="00760ED1">
        <w:t>Gl.Brydegaard</w:t>
      </w:r>
      <w:proofErr w:type="spellEnd"/>
      <w:r w:rsidRPr="00760ED1">
        <w:t>");</w:t>
      </w:r>
    </w:p>
    <w:p w14:paraId="56B1EE6C" w14:textId="50B8170D" w:rsidR="00760ED1" w:rsidRPr="00760ED1" w:rsidRDefault="00760ED1" w:rsidP="00C14C70">
      <w:pPr>
        <w:spacing w:after="0" w:line="240" w:lineRule="auto"/>
      </w:pPr>
      <w:r w:rsidRPr="00760ED1">
        <w:t xml:space="preserve">     Date</w:t>
      </w:r>
      <w:r>
        <w:t xml:space="preserve"> </w:t>
      </w:r>
      <w:r w:rsidRPr="00760ED1">
        <w:t>("=</w:t>
      </w:r>
      <w:proofErr w:type="spellStart"/>
      <w:r w:rsidRPr="00760ED1">
        <w:t>Lerbjerg</w:t>
      </w:r>
      <w:proofErr w:type="spellEnd"/>
      <w:r w:rsidRPr="00760ED1">
        <w:t xml:space="preserve"> II");</w:t>
      </w:r>
    </w:p>
    <w:p w14:paraId="03147BA1" w14:textId="019B70B3" w:rsidR="00760ED1" w:rsidRPr="00760ED1" w:rsidRDefault="00760ED1" w:rsidP="00C14C70">
      <w:pPr>
        <w:spacing w:after="0" w:line="240" w:lineRule="auto"/>
      </w:pPr>
      <w:r w:rsidRPr="00760ED1">
        <w:t xml:space="preserve">     Date</w:t>
      </w:r>
      <w:r>
        <w:t xml:space="preserve"> </w:t>
      </w:r>
      <w:r w:rsidRPr="00760ED1">
        <w:t>("=Rom D2");</w:t>
      </w:r>
    </w:p>
    <w:p w14:paraId="43D79386" w14:textId="2D753832" w:rsidR="00760ED1" w:rsidRPr="00760ED1" w:rsidRDefault="00760ED1" w:rsidP="00C14C70">
      <w:pPr>
        <w:spacing w:after="0" w:line="240" w:lineRule="auto"/>
      </w:pPr>
      <w:r w:rsidRPr="00760ED1">
        <w:t xml:space="preserve">     Date</w:t>
      </w:r>
      <w:r>
        <w:t xml:space="preserve"> </w:t>
      </w:r>
      <w:r w:rsidRPr="00760ED1">
        <w:t>("=Rom D1");</w:t>
      </w:r>
    </w:p>
    <w:p w14:paraId="404352D3" w14:textId="57C75684" w:rsidR="00760ED1" w:rsidRPr="00760ED1" w:rsidRDefault="00760ED1" w:rsidP="00C14C70">
      <w:pPr>
        <w:spacing w:after="0" w:line="240" w:lineRule="auto"/>
      </w:pPr>
      <w:r w:rsidRPr="00760ED1">
        <w:t xml:space="preserve">     Date</w:t>
      </w:r>
      <w:r>
        <w:t xml:space="preserve"> </w:t>
      </w:r>
      <w:r w:rsidRPr="00760ED1">
        <w:t>("=</w:t>
      </w:r>
      <w:proofErr w:type="spellStart"/>
      <w:r w:rsidRPr="00760ED1">
        <w:t>Virkelyst</w:t>
      </w:r>
      <w:proofErr w:type="spellEnd"/>
      <w:r w:rsidRPr="00760ED1">
        <w:t>");</w:t>
      </w:r>
    </w:p>
    <w:p w14:paraId="71CD3CA5" w14:textId="55099A85" w:rsidR="00760ED1" w:rsidRPr="00760ED1" w:rsidRDefault="00760ED1" w:rsidP="00C14C70">
      <w:pPr>
        <w:spacing w:after="0" w:line="240" w:lineRule="auto"/>
      </w:pPr>
      <w:r w:rsidRPr="00760ED1">
        <w:t xml:space="preserve">     Date</w:t>
      </w:r>
      <w:r>
        <w:t xml:space="preserve"> </w:t>
      </w:r>
      <w:r w:rsidRPr="00760ED1">
        <w:t>("=</w:t>
      </w:r>
      <w:proofErr w:type="spellStart"/>
      <w:r w:rsidRPr="00760ED1">
        <w:t>Egtved</w:t>
      </w:r>
      <w:proofErr w:type="spellEnd"/>
      <w:r w:rsidRPr="00760ED1">
        <w:t>");</w:t>
      </w:r>
    </w:p>
    <w:p w14:paraId="699C7788" w14:textId="124332C1" w:rsidR="00760ED1" w:rsidRPr="00760ED1" w:rsidRDefault="00760ED1" w:rsidP="00C14C70">
      <w:pPr>
        <w:spacing w:after="0" w:line="240" w:lineRule="auto"/>
      </w:pPr>
      <w:r w:rsidRPr="00760ED1">
        <w:t xml:space="preserve">     Date</w:t>
      </w:r>
      <w:r>
        <w:t xml:space="preserve"> </w:t>
      </w:r>
      <w:r w:rsidRPr="00760ED1">
        <w:t>("=</w:t>
      </w:r>
      <w:proofErr w:type="spellStart"/>
      <w:r w:rsidRPr="00760ED1">
        <w:t>Jsi</w:t>
      </w:r>
      <w:proofErr w:type="spellEnd"/>
      <w:r w:rsidRPr="00760ED1">
        <w:t>");</w:t>
      </w:r>
    </w:p>
    <w:p w14:paraId="32A28455" w14:textId="10EFB069" w:rsidR="00760ED1" w:rsidRPr="00760ED1" w:rsidRDefault="00760ED1" w:rsidP="00C14C70">
      <w:pPr>
        <w:spacing w:after="0" w:line="240" w:lineRule="auto"/>
      </w:pPr>
      <w:r w:rsidRPr="00760ED1">
        <w:t xml:space="preserve">     KDE_Plot</w:t>
      </w:r>
      <w:r>
        <w:t xml:space="preserve"> </w:t>
      </w:r>
      <w:r w:rsidRPr="00760ED1">
        <w:t>("constrained offsets",);</w:t>
      </w:r>
    </w:p>
    <w:p w14:paraId="1FBB883F" w14:textId="77777777" w:rsidR="00760ED1" w:rsidRPr="00760ED1" w:rsidRDefault="00760ED1" w:rsidP="00C14C70">
      <w:pPr>
        <w:spacing w:after="0" w:line="240" w:lineRule="auto"/>
      </w:pPr>
      <w:r w:rsidRPr="00760ED1">
        <w:t xml:space="preserve">    };</w:t>
      </w:r>
    </w:p>
    <w:p w14:paraId="7866AAC8" w14:textId="47E141E3" w:rsidR="00760ED1" w:rsidRPr="00760ED1" w:rsidRDefault="00760ED1" w:rsidP="00C14C70">
      <w:pPr>
        <w:spacing w:after="0" w:line="240" w:lineRule="auto"/>
      </w:pPr>
      <w:r w:rsidRPr="00760ED1">
        <w:t xml:space="preserve">    Tau_Boundary</w:t>
      </w:r>
      <w:r>
        <w:t xml:space="preserve"> </w:t>
      </w:r>
      <w:r w:rsidRPr="00760ED1">
        <w:t>("end offsets");</w:t>
      </w:r>
    </w:p>
    <w:p w14:paraId="15B2A8F4" w14:textId="77777777" w:rsidR="00760ED1" w:rsidRPr="00760ED1" w:rsidRDefault="00760ED1" w:rsidP="00C14C70">
      <w:pPr>
        <w:spacing w:after="0" w:line="240" w:lineRule="auto"/>
      </w:pPr>
      <w:r w:rsidRPr="00760ED1">
        <w:t xml:space="preserve">   };</w:t>
      </w:r>
    </w:p>
    <w:p w14:paraId="02085A82" w14:textId="77777777" w:rsidR="00760ED1" w:rsidRPr="00760ED1" w:rsidRDefault="00760ED1" w:rsidP="00C14C70">
      <w:pPr>
        <w:spacing w:after="0" w:line="240" w:lineRule="auto"/>
      </w:pPr>
      <w:r w:rsidRPr="00760ED1">
        <w:t xml:space="preserve">  };</w:t>
      </w:r>
    </w:p>
    <w:p w14:paraId="69FF8551" w14:textId="7B2429EA" w:rsidR="00E83DAF" w:rsidRPr="00760ED1" w:rsidRDefault="00760ED1" w:rsidP="00C14C70">
      <w:pPr>
        <w:spacing w:after="0" w:line="240" w:lineRule="auto"/>
      </w:pPr>
      <w:r w:rsidRPr="00760ED1">
        <w:t xml:space="preserve"> };</w:t>
      </w:r>
    </w:p>
    <w:p w14:paraId="1D2C2A5E" w14:textId="392C26BB" w:rsidR="00F0147E" w:rsidRPr="0040370F" w:rsidRDefault="00760ED1" w:rsidP="00C14C70">
      <w:pPr>
        <w:spacing w:after="0" w:line="240" w:lineRule="auto"/>
        <w:rPr>
          <w:b/>
        </w:rPr>
      </w:pPr>
      <w:r>
        <w:rPr>
          <w:noProof/>
          <w:lang w:eastAsia="en-GB"/>
        </w:rPr>
        <w:drawing>
          <wp:inline distT="0" distB="0" distL="0" distR="0" wp14:anchorId="6DD6A6CD" wp14:editId="2ACB54B4">
            <wp:extent cx="5131293" cy="34378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35394" cy="3440578"/>
                    </a:xfrm>
                    <a:prstGeom prst="rect">
                      <a:avLst/>
                    </a:prstGeom>
                  </pic:spPr>
                </pic:pic>
              </a:graphicData>
            </a:graphic>
          </wp:inline>
        </w:drawing>
      </w:r>
    </w:p>
    <w:p w14:paraId="5A53A68B" w14:textId="79A54E88" w:rsidR="00760ED1" w:rsidRPr="00760ED1" w:rsidRDefault="00760ED1" w:rsidP="00C14C70">
      <w:pPr>
        <w:spacing w:after="0" w:line="240" w:lineRule="auto"/>
      </w:pPr>
      <w:r>
        <w:t>Constrained</w:t>
      </w:r>
      <w:r w:rsidRPr="00760ED1">
        <w:t xml:space="preserve"> </w:t>
      </w:r>
      <w:r>
        <w:t xml:space="preserve">wood-age </w:t>
      </w:r>
      <w:r w:rsidRPr="00760ED1">
        <w:t xml:space="preserve">offset from Olsen </w:t>
      </w:r>
      <w:r w:rsidR="000673AB">
        <w:t xml:space="preserve">et al. (2008; 2013) </w:t>
      </w:r>
      <w:r w:rsidRPr="00760ED1">
        <w:t>and Minami</w:t>
      </w:r>
      <w:r>
        <w:t xml:space="preserve"> </w:t>
      </w:r>
      <w:r w:rsidR="000673AB">
        <w:t xml:space="preserve">et al. (2019) </w:t>
      </w:r>
      <w:r>
        <w:t xml:space="preserve">summarized in a </w:t>
      </w:r>
      <w:r w:rsidRPr="00760ED1">
        <w:t>KDE_Plot</w:t>
      </w:r>
      <w:r>
        <w:t xml:space="preserve">. </w:t>
      </w:r>
      <w:r w:rsidRPr="0040370F">
        <w:rPr>
          <w:rFonts w:cstheme="minorHAnsi"/>
        </w:rPr>
        <w:t>Posterior offsets are estimated to</w:t>
      </w:r>
      <w:r w:rsidRPr="00760ED1">
        <w:t xml:space="preserve"> -10yrs to 52yrs</w:t>
      </w:r>
      <w:r>
        <w:t xml:space="preserve"> </w:t>
      </w:r>
      <w:r w:rsidRPr="0040370F">
        <w:rPr>
          <w:rFonts w:cstheme="minorHAnsi"/>
        </w:rPr>
        <w:t>(68% probability range), with a median of</w:t>
      </w:r>
      <w:r>
        <w:t xml:space="preserve"> </w:t>
      </w:r>
      <w:r w:rsidRPr="00760ED1">
        <w:t>21yrs</w:t>
      </w:r>
      <w:r>
        <w:t>.</w:t>
      </w:r>
      <w:r w:rsidRPr="00760ED1">
        <w:rPr>
          <w:rFonts w:cstheme="minorHAnsi"/>
        </w:rPr>
        <w:t xml:space="preserve"> </w:t>
      </w:r>
      <w:r w:rsidRPr="0040370F">
        <w:rPr>
          <w:rFonts w:cstheme="minorHAnsi"/>
        </w:rPr>
        <w:t>The black bar indicates the 1</w:t>
      </w:r>
      <w:r w:rsidRPr="0040370F">
        <w:rPr>
          <w:rFonts w:cstheme="minorHAnsi"/>
          <w:bCs/>
          <w:color w:val="222222"/>
          <w:shd w:val="clear" w:color="auto" w:fill="FFFFFF"/>
        </w:rPr>
        <w:t>σ</w:t>
      </w:r>
      <w:r w:rsidRPr="0040370F">
        <w:rPr>
          <w:rFonts w:cstheme="minorHAnsi"/>
        </w:rPr>
        <w:t xml:space="preserve"> range and crosses the mean values of individual differences.</w:t>
      </w:r>
    </w:p>
    <w:p w14:paraId="3A8CD07C" w14:textId="77777777" w:rsidR="00760ED1" w:rsidRDefault="00760ED1" w:rsidP="00C14C70">
      <w:pPr>
        <w:spacing w:after="0" w:line="240" w:lineRule="auto"/>
        <w:rPr>
          <w:b/>
        </w:rPr>
      </w:pPr>
    </w:p>
    <w:p w14:paraId="718CC2DA" w14:textId="77777777" w:rsidR="00760ED1" w:rsidRDefault="00760ED1" w:rsidP="00C14C70">
      <w:pPr>
        <w:spacing w:after="0" w:line="240" w:lineRule="auto"/>
        <w:rPr>
          <w:b/>
        </w:rPr>
      </w:pPr>
    </w:p>
    <w:p w14:paraId="0B487E7E" w14:textId="0A95EBC4" w:rsidR="00552573" w:rsidRPr="009A087F" w:rsidRDefault="003A744C" w:rsidP="00C14C70">
      <w:pPr>
        <w:pStyle w:val="Heading3"/>
        <w:spacing w:before="0" w:line="240" w:lineRule="auto"/>
      </w:pPr>
      <w:r w:rsidRPr="003F3251">
        <w:lastRenderedPageBreak/>
        <w:t>Part 2</w:t>
      </w:r>
      <w:r w:rsidR="000673AB">
        <w:tab/>
      </w:r>
      <w:r w:rsidR="006254E8" w:rsidRPr="003F3251">
        <w:t>Archaeological dataset, c</w:t>
      </w:r>
      <w:r w:rsidR="000E77E7" w:rsidRPr="003F3251">
        <w:t>alculating differences between radiocarbon dates on cremat</w:t>
      </w:r>
      <w:r w:rsidR="006254E8" w:rsidRPr="003F3251">
        <w:t>ed bone and associated material.</w:t>
      </w:r>
    </w:p>
    <w:p w14:paraId="49766B9B" w14:textId="50D24309" w:rsidR="009A087F" w:rsidRDefault="009A087F" w:rsidP="00C14C70">
      <w:pPr>
        <w:spacing w:after="0" w:line="240" w:lineRule="auto"/>
      </w:pPr>
      <w:r>
        <w:t>Plot</w:t>
      </w:r>
      <w:r w:rsidR="00966E9C">
        <w:t xml:space="preserve"> </w:t>
      </w:r>
      <w:r>
        <w:t>()</w:t>
      </w:r>
    </w:p>
    <w:p w14:paraId="5F0AE669" w14:textId="77777777" w:rsidR="009A087F" w:rsidRDefault="009A087F" w:rsidP="00C14C70">
      <w:pPr>
        <w:spacing w:after="0" w:line="240" w:lineRule="auto"/>
      </w:pPr>
      <w:r>
        <w:t xml:space="preserve"> {</w:t>
      </w:r>
    </w:p>
    <w:p w14:paraId="40362076" w14:textId="77777777" w:rsidR="009A087F" w:rsidRDefault="009A087F" w:rsidP="00C14C70">
      <w:pPr>
        <w:spacing w:after="0" w:line="240" w:lineRule="auto"/>
      </w:pPr>
      <w:r>
        <w:t xml:space="preserve">  Phase("likelihoods")</w:t>
      </w:r>
    </w:p>
    <w:p w14:paraId="7788324B" w14:textId="77777777" w:rsidR="009A087F" w:rsidRDefault="009A087F" w:rsidP="00C14C70">
      <w:pPr>
        <w:spacing w:after="0" w:line="240" w:lineRule="auto"/>
      </w:pPr>
      <w:r>
        <w:t xml:space="preserve">  {</w:t>
      </w:r>
    </w:p>
    <w:p w14:paraId="3EFE68DF" w14:textId="77777777" w:rsidR="009A087F" w:rsidRDefault="009A087F" w:rsidP="00C14C70">
      <w:pPr>
        <w:spacing w:after="0" w:line="240" w:lineRule="auto"/>
      </w:pPr>
      <w:r>
        <w:t xml:space="preserve">   Phase("Aarre")</w:t>
      </w:r>
    </w:p>
    <w:p w14:paraId="410A1624" w14:textId="77777777" w:rsidR="009A087F" w:rsidRDefault="009A087F" w:rsidP="00C14C70">
      <w:pPr>
        <w:spacing w:after="0" w:line="240" w:lineRule="auto"/>
      </w:pPr>
      <w:r>
        <w:t xml:space="preserve">   {</w:t>
      </w:r>
    </w:p>
    <w:p w14:paraId="3B0048D5" w14:textId="77777777" w:rsidR="009A087F" w:rsidRDefault="009A087F" w:rsidP="00C14C70">
      <w:pPr>
        <w:spacing w:after="0" w:line="240" w:lineRule="auto"/>
      </w:pPr>
      <w:r>
        <w:t xml:space="preserve">    R_Date ("A86 CB", 2382, 19);</w:t>
      </w:r>
    </w:p>
    <w:p w14:paraId="5E0EA500" w14:textId="271A27A4" w:rsidR="009A087F" w:rsidRDefault="009A087F" w:rsidP="00C14C70">
      <w:pPr>
        <w:spacing w:after="0" w:line="240" w:lineRule="auto"/>
      </w:pPr>
      <w:r>
        <w:t xml:space="preserve">    R_Date ("A86 KIA-53941", 2463, 25);</w:t>
      </w:r>
      <w:r w:rsidR="00966E9C">
        <w:t xml:space="preserve"> </w:t>
      </w:r>
      <w:r>
        <w:t>//Acer trunk</w:t>
      </w:r>
    </w:p>
    <w:p w14:paraId="72DCD46D" w14:textId="77777777" w:rsidR="009A087F" w:rsidRDefault="009A087F" w:rsidP="00C14C70">
      <w:pPr>
        <w:spacing w:after="0" w:line="240" w:lineRule="auto"/>
      </w:pPr>
      <w:r>
        <w:t xml:space="preserve">    R_Date ("A95 CB", 2428, 27);</w:t>
      </w:r>
    </w:p>
    <w:p w14:paraId="338E7CD7" w14:textId="5BE80604" w:rsidR="009A087F" w:rsidRDefault="009A087F" w:rsidP="00C14C70">
      <w:pPr>
        <w:spacing w:after="0" w:line="240" w:lineRule="auto"/>
      </w:pPr>
      <w:r>
        <w:t xml:space="preserve">    R_Date ("A95 KIA-53984", 2370, 25);</w:t>
      </w:r>
      <w:r w:rsidR="00966E9C">
        <w:t xml:space="preserve"> </w:t>
      </w:r>
      <w:r>
        <w:t>//twig</w:t>
      </w:r>
    </w:p>
    <w:p w14:paraId="578AEC3D" w14:textId="179E6A63" w:rsidR="009A087F" w:rsidRDefault="009A087F" w:rsidP="00C14C70">
      <w:pPr>
        <w:spacing w:after="0" w:line="240" w:lineRule="auto"/>
      </w:pPr>
      <w:r>
        <w:t xml:space="preserve">    R_Date ("A95 KIA-53985", 2430, 26);</w:t>
      </w:r>
      <w:r w:rsidR="00966E9C">
        <w:t xml:space="preserve"> </w:t>
      </w:r>
      <w:r>
        <w:t>//twig</w:t>
      </w:r>
    </w:p>
    <w:p w14:paraId="0795B68E" w14:textId="707CC055" w:rsidR="009A087F" w:rsidRDefault="009A087F" w:rsidP="00C14C70">
      <w:pPr>
        <w:spacing w:after="0" w:line="240" w:lineRule="auto"/>
      </w:pPr>
      <w:r>
        <w:t xml:space="preserve">    </w:t>
      </w:r>
      <w:proofErr w:type="spellStart"/>
      <w:r>
        <w:t>R_Combine</w:t>
      </w:r>
      <w:proofErr w:type="spellEnd"/>
      <w:r w:rsidR="00966E9C">
        <w:t xml:space="preserve"> </w:t>
      </w:r>
      <w:r>
        <w:t>("A95 twigs comb")</w:t>
      </w:r>
    </w:p>
    <w:p w14:paraId="158929A0" w14:textId="77777777" w:rsidR="009A087F" w:rsidRDefault="009A087F" w:rsidP="00C14C70">
      <w:pPr>
        <w:spacing w:after="0" w:line="240" w:lineRule="auto"/>
      </w:pPr>
      <w:r>
        <w:t xml:space="preserve">    {</w:t>
      </w:r>
    </w:p>
    <w:p w14:paraId="4A0E8FE7" w14:textId="77777777" w:rsidR="009A087F" w:rsidRDefault="009A087F" w:rsidP="00C14C70">
      <w:pPr>
        <w:spacing w:after="0" w:line="240" w:lineRule="auto"/>
      </w:pPr>
      <w:r>
        <w:t xml:space="preserve">     R_Date ("A95 KIA-53984_1", 2370, 25);</w:t>
      </w:r>
    </w:p>
    <w:p w14:paraId="2BB37446" w14:textId="77777777" w:rsidR="009A087F" w:rsidRDefault="009A087F" w:rsidP="00C14C70">
      <w:pPr>
        <w:spacing w:after="0" w:line="240" w:lineRule="auto"/>
      </w:pPr>
      <w:r>
        <w:t xml:space="preserve">     R_Date ("A95 KIA-53985_1", 2430, 26);</w:t>
      </w:r>
    </w:p>
    <w:p w14:paraId="1E8075BA" w14:textId="77777777" w:rsidR="009A087F" w:rsidRDefault="009A087F" w:rsidP="00C14C70">
      <w:pPr>
        <w:spacing w:after="0" w:line="240" w:lineRule="auto"/>
      </w:pPr>
      <w:r>
        <w:t xml:space="preserve">    };</w:t>
      </w:r>
    </w:p>
    <w:p w14:paraId="4131214F" w14:textId="77777777" w:rsidR="009A087F" w:rsidRDefault="009A087F" w:rsidP="00C14C70">
      <w:pPr>
        <w:spacing w:after="0" w:line="240" w:lineRule="auto"/>
      </w:pPr>
      <w:r>
        <w:t xml:space="preserve">    R_Date ("A99 CB", 2255, 20);</w:t>
      </w:r>
    </w:p>
    <w:p w14:paraId="30CD5CF2" w14:textId="7F6C0478" w:rsidR="009A087F" w:rsidRDefault="009A087F" w:rsidP="00C14C70">
      <w:pPr>
        <w:spacing w:after="0" w:line="240" w:lineRule="auto"/>
      </w:pPr>
      <w:r>
        <w:t xml:space="preserve">    R_Date ("A99 RICH-25071", 2269, 29);</w:t>
      </w:r>
      <w:r w:rsidR="00966E9C">
        <w:t xml:space="preserve"> </w:t>
      </w:r>
      <w:r>
        <w:t>//Alnus trunk (pit)</w:t>
      </w:r>
    </w:p>
    <w:p w14:paraId="552B68CE" w14:textId="6C75BB9C" w:rsidR="009A087F" w:rsidRDefault="009A087F" w:rsidP="00C14C70">
      <w:pPr>
        <w:spacing w:after="0" w:line="240" w:lineRule="auto"/>
      </w:pPr>
      <w:r>
        <w:t xml:space="preserve">    R_Date ("A99 RICH-25069", 2085, 29);</w:t>
      </w:r>
      <w:r w:rsidR="00966E9C">
        <w:t xml:space="preserve"> </w:t>
      </w:r>
      <w:r>
        <w:t>//twig</w:t>
      </w:r>
    </w:p>
    <w:p w14:paraId="7D7C98C1" w14:textId="56F06F24" w:rsidR="009A087F" w:rsidRDefault="009A087F" w:rsidP="00C14C70">
      <w:pPr>
        <w:spacing w:after="0" w:line="240" w:lineRule="auto"/>
      </w:pPr>
      <w:r>
        <w:t xml:space="preserve">    R_Date ("A99 RICH-25066", 2251, 30);</w:t>
      </w:r>
      <w:r w:rsidR="00966E9C">
        <w:t xml:space="preserve"> </w:t>
      </w:r>
      <w:r>
        <w:t>//Alnus trunk</w:t>
      </w:r>
    </w:p>
    <w:p w14:paraId="1B3F2201" w14:textId="5C4F7E0C" w:rsidR="009A087F" w:rsidRDefault="009A087F" w:rsidP="00C14C70">
      <w:pPr>
        <w:spacing w:after="0" w:line="240" w:lineRule="auto"/>
      </w:pPr>
      <w:r>
        <w:t xml:space="preserve">    R_Date ("A99 RICH-25067", 3115, 31);</w:t>
      </w:r>
      <w:r w:rsidR="00966E9C">
        <w:t xml:space="preserve"> </w:t>
      </w:r>
      <w:r>
        <w:t>//Quercus trunk</w:t>
      </w:r>
    </w:p>
    <w:p w14:paraId="60085255" w14:textId="77777777" w:rsidR="009A087F" w:rsidRDefault="009A087F" w:rsidP="00C14C70">
      <w:pPr>
        <w:spacing w:after="0" w:line="240" w:lineRule="auto"/>
      </w:pPr>
      <w:r>
        <w:t xml:space="preserve">    R_Date ("A117 CB", 2431, 15);</w:t>
      </w:r>
    </w:p>
    <w:p w14:paraId="7CE6552E" w14:textId="192ECBDF" w:rsidR="009A087F" w:rsidRDefault="009A087F" w:rsidP="00C14C70">
      <w:pPr>
        <w:spacing w:after="0" w:line="240" w:lineRule="auto"/>
      </w:pPr>
      <w:r>
        <w:t xml:space="preserve">    R_Date ("A117 KIA-53943", 2449, 25);</w:t>
      </w:r>
      <w:r w:rsidR="00966E9C">
        <w:t xml:space="preserve"> </w:t>
      </w:r>
      <w:r>
        <w:t>//Quercus trunk</w:t>
      </w:r>
    </w:p>
    <w:p w14:paraId="6BF8897B" w14:textId="46798532" w:rsidR="009A087F" w:rsidRDefault="009A087F" w:rsidP="00C14C70">
      <w:pPr>
        <w:spacing w:after="0" w:line="240" w:lineRule="auto"/>
      </w:pPr>
      <w:r>
        <w:t xml:space="preserve">    R_Date ("A117 KIA-53944", 2495, 24);</w:t>
      </w:r>
      <w:r w:rsidR="00966E9C">
        <w:t xml:space="preserve"> </w:t>
      </w:r>
      <w:r>
        <w:t>//Quercus trunk</w:t>
      </w:r>
    </w:p>
    <w:p w14:paraId="38BF15D7" w14:textId="77777777" w:rsidR="009A087F" w:rsidRDefault="009A087F" w:rsidP="00C14C70">
      <w:pPr>
        <w:spacing w:after="0" w:line="240" w:lineRule="auto"/>
      </w:pPr>
      <w:r>
        <w:t xml:space="preserve">    R_Date ("A130 CB", 2253, 18);</w:t>
      </w:r>
    </w:p>
    <w:p w14:paraId="7659C2B0" w14:textId="7986CCBA" w:rsidR="009A087F" w:rsidRDefault="009A087F" w:rsidP="00C14C70">
      <w:pPr>
        <w:spacing w:after="0" w:line="240" w:lineRule="auto"/>
      </w:pPr>
      <w:r>
        <w:t xml:space="preserve">    R_Date ("A130 KIA-53945", 2585, 25);</w:t>
      </w:r>
      <w:r w:rsidR="00966E9C">
        <w:t xml:space="preserve"> </w:t>
      </w:r>
      <w:r>
        <w:t>//grass</w:t>
      </w:r>
    </w:p>
    <w:p w14:paraId="3CD54589" w14:textId="2284115E" w:rsidR="009A087F" w:rsidRDefault="009A087F" w:rsidP="00C14C70">
      <w:pPr>
        <w:spacing w:after="0" w:line="240" w:lineRule="auto"/>
      </w:pPr>
      <w:r>
        <w:t xml:space="preserve">    R_Date ("A130 KIA-53946", 2156, 24); //cereal</w:t>
      </w:r>
    </w:p>
    <w:p w14:paraId="5CD9735B" w14:textId="77777777" w:rsidR="009A087F" w:rsidRDefault="009A087F" w:rsidP="00C14C70">
      <w:pPr>
        <w:spacing w:after="0" w:line="240" w:lineRule="auto"/>
      </w:pPr>
      <w:r>
        <w:t xml:space="preserve">    R_Date ("A155 CB", 2367, 18);</w:t>
      </w:r>
    </w:p>
    <w:p w14:paraId="2350D844" w14:textId="4F537E60" w:rsidR="009A087F" w:rsidRDefault="009A087F" w:rsidP="00C14C70">
      <w:pPr>
        <w:spacing w:after="0" w:line="240" w:lineRule="auto"/>
      </w:pPr>
      <w:r>
        <w:t xml:space="preserve">    R_Date ("A155 KIA-53948", 2494, 24);</w:t>
      </w:r>
      <w:r w:rsidR="00966E9C">
        <w:t xml:space="preserve"> </w:t>
      </w:r>
      <w:r>
        <w:t>//cereal</w:t>
      </w:r>
    </w:p>
    <w:p w14:paraId="6EC00DBF" w14:textId="68452ECE" w:rsidR="009A087F" w:rsidRDefault="009A087F" w:rsidP="00C14C70">
      <w:pPr>
        <w:spacing w:after="0" w:line="240" w:lineRule="auto"/>
      </w:pPr>
      <w:r>
        <w:t xml:space="preserve">    R_Date ("A155 KIA-53949", 2466, 24);</w:t>
      </w:r>
      <w:r w:rsidR="00966E9C">
        <w:t xml:space="preserve"> </w:t>
      </w:r>
      <w:r>
        <w:t>//grass</w:t>
      </w:r>
    </w:p>
    <w:p w14:paraId="58DC3C91" w14:textId="77777777" w:rsidR="009A087F" w:rsidRDefault="009A087F" w:rsidP="00C14C70">
      <w:pPr>
        <w:spacing w:after="0" w:line="240" w:lineRule="auto"/>
      </w:pPr>
      <w:r>
        <w:t xml:space="preserve">    R_Date ("A198 CB", 2325, 21);</w:t>
      </w:r>
    </w:p>
    <w:p w14:paraId="390AC332" w14:textId="639E49AF" w:rsidR="009A087F" w:rsidRDefault="009A087F" w:rsidP="00C14C70">
      <w:pPr>
        <w:spacing w:after="0" w:line="240" w:lineRule="auto"/>
      </w:pPr>
      <w:r>
        <w:t xml:space="preserve">    R_Date ("A198 KIA-53951", 2967,24);</w:t>
      </w:r>
      <w:r w:rsidR="00966E9C">
        <w:t xml:space="preserve"> //Alnus trunk</w:t>
      </w:r>
    </w:p>
    <w:p w14:paraId="6CEF2C9A" w14:textId="77777777" w:rsidR="009A087F" w:rsidRDefault="009A087F" w:rsidP="00C14C70">
      <w:pPr>
        <w:spacing w:after="0" w:line="240" w:lineRule="auto"/>
      </w:pPr>
      <w:r>
        <w:t xml:space="preserve">    R_Date ("A278 CB", 2463, 19);</w:t>
      </w:r>
    </w:p>
    <w:p w14:paraId="4145F54F" w14:textId="4A2D63A7" w:rsidR="009A087F" w:rsidRDefault="009A087F" w:rsidP="00C14C70">
      <w:pPr>
        <w:spacing w:after="0" w:line="240" w:lineRule="auto"/>
      </w:pPr>
      <w:r>
        <w:t xml:space="preserve">    R_Date ("A278 KIA-53953", 2400, 25);</w:t>
      </w:r>
      <w:r w:rsidR="00966E9C">
        <w:t xml:space="preserve"> </w:t>
      </w:r>
      <w:r>
        <w:t>//grass</w:t>
      </w:r>
    </w:p>
    <w:p w14:paraId="4C94FD7D" w14:textId="3C3C50A5" w:rsidR="009A087F" w:rsidRDefault="009A087F" w:rsidP="00C14C70">
      <w:pPr>
        <w:spacing w:after="0" w:line="240" w:lineRule="auto"/>
      </w:pPr>
      <w:r>
        <w:t xml:space="preserve">    R_Date ("A278 KIA-53954", 2445, 25);</w:t>
      </w:r>
      <w:r w:rsidR="00966E9C">
        <w:t xml:space="preserve"> </w:t>
      </w:r>
      <w:r>
        <w:t>//grass</w:t>
      </w:r>
    </w:p>
    <w:p w14:paraId="0ACD7855" w14:textId="77777777" w:rsidR="009A087F" w:rsidRDefault="009A087F" w:rsidP="00C14C70">
      <w:pPr>
        <w:spacing w:after="0" w:line="240" w:lineRule="auto"/>
      </w:pPr>
      <w:r>
        <w:t xml:space="preserve">    </w:t>
      </w:r>
      <w:proofErr w:type="spellStart"/>
      <w:r>
        <w:t>R_Combine</w:t>
      </w:r>
      <w:proofErr w:type="spellEnd"/>
      <w:r>
        <w:t xml:space="preserve"> ("A278 grass comb")</w:t>
      </w:r>
    </w:p>
    <w:p w14:paraId="078E1924" w14:textId="77777777" w:rsidR="009A087F" w:rsidRDefault="009A087F" w:rsidP="00C14C70">
      <w:pPr>
        <w:spacing w:after="0" w:line="240" w:lineRule="auto"/>
      </w:pPr>
      <w:r>
        <w:t xml:space="preserve">    {</w:t>
      </w:r>
    </w:p>
    <w:p w14:paraId="71673FC2" w14:textId="77777777" w:rsidR="009A087F" w:rsidRDefault="009A087F" w:rsidP="00C14C70">
      <w:pPr>
        <w:spacing w:after="0" w:line="240" w:lineRule="auto"/>
      </w:pPr>
      <w:r>
        <w:t xml:space="preserve">     R_Date ("A278 KIA-53953_1", 2400, 25);</w:t>
      </w:r>
    </w:p>
    <w:p w14:paraId="2105F2D5" w14:textId="77777777" w:rsidR="009A087F" w:rsidRDefault="009A087F" w:rsidP="00C14C70">
      <w:pPr>
        <w:spacing w:after="0" w:line="240" w:lineRule="auto"/>
      </w:pPr>
      <w:r>
        <w:t xml:space="preserve">     R_Date ("A278 KIA-53954_1", 2445, 25);</w:t>
      </w:r>
    </w:p>
    <w:p w14:paraId="7C41AADE" w14:textId="77777777" w:rsidR="009A087F" w:rsidRDefault="009A087F" w:rsidP="00C14C70">
      <w:pPr>
        <w:spacing w:after="0" w:line="240" w:lineRule="auto"/>
      </w:pPr>
      <w:r>
        <w:t xml:space="preserve">    };</w:t>
      </w:r>
    </w:p>
    <w:p w14:paraId="7E451083" w14:textId="77777777" w:rsidR="009A087F" w:rsidRDefault="009A087F" w:rsidP="00C14C70">
      <w:pPr>
        <w:spacing w:after="0" w:line="240" w:lineRule="auto"/>
      </w:pPr>
      <w:r>
        <w:t xml:space="preserve">    R_Date ("A393 CB", 2480, 27);</w:t>
      </w:r>
    </w:p>
    <w:p w14:paraId="60373C02" w14:textId="54A6FC08" w:rsidR="009A087F" w:rsidRDefault="009A087F" w:rsidP="00C14C70">
      <w:pPr>
        <w:spacing w:after="0" w:line="240" w:lineRule="auto"/>
      </w:pPr>
      <w:r>
        <w:t xml:space="preserve">    R_Date ("A393 RICH-25068", 2901,32);</w:t>
      </w:r>
      <w:r w:rsidR="00966E9C">
        <w:t xml:space="preserve"> </w:t>
      </w:r>
      <w:r>
        <w:t>//cereal from pit</w:t>
      </w:r>
    </w:p>
    <w:p w14:paraId="7A038D2A" w14:textId="783A6613" w:rsidR="009A087F" w:rsidRDefault="009A087F" w:rsidP="00C14C70">
      <w:pPr>
        <w:spacing w:after="0" w:line="240" w:lineRule="auto"/>
      </w:pPr>
      <w:r>
        <w:t xml:space="preserve">    R_Date</w:t>
      </w:r>
      <w:r w:rsidR="00966E9C">
        <w:t xml:space="preserve"> </w:t>
      </w:r>
      <w:r>
        <w:t>("A393 RICH-25070", 2914, 32);</w:t>
      </w:r>
      <w:r w:rsidR="00966E9C">
        <w:t xml:space="preserve"> </w:t>
      </w:r>
      <w:r>
        <w:t>//cereal from pit</w:t>
      </w:r>
    </w:p>
    <w:p w14:paraId="69797ED4" w14:textId="4F5D78BF" w:rsidR="009A087F" w:rsidRDefault="009A087F" w:rsidP="00C14C70">
      <w:pPr>
        <w:spacing w:after="0" w:line="240" w:lineRule="auto"/>
      </w:pPr>
      <w:r>
        <w:t xml:space="preserve">    R_Date ("A393 KIA-52411", 3134, 25);</w:t>
      </w:r>
      <w:r w:rsidR="00966E9C">
        <w:t xml:space="preserve"> </w:t>
      </w:r>
      <w:r>
        <w:t>//cereal from urn</w:t>
      </w:r>
    </w:p>
    <w:p w14:paraId="1EED6F79" w14:textId="7AC952F6" w:rsidR="009A087F" w:rsidRDefault="009A087F" w:rsidP="00C14C70">
      <w:pPr>
        <w:spacing w:after="0" w:line="240" w:lineRule="auto"/>
      </w:pPr>
      <w:r>
        <w:t xml:space="preserve">    R_Date ("A393 KIA-52412", 3150, 27);</w:t>
      </w:r>
      <w:r w:rsidR="00966E9C">
        <w:t xml:space="preserve"> </w:t>
      </w:r>
      <w:r>
        <w:t>//cereal from urn</w:t>
      </w:r>
    </w:p>
    <w:p w14:paraId="7072D7C8" w14:textId="6D00C182" w:rsidR="009A087F" w:rsidRDefault="009A087F" w:rsidP="00C14C70">
      <w:pPr>
        <w:spacing w:after="0" w:line="240" w:lineRule="auto"/>
      </w:pPr>
      <w:r>
        <w:t xml:space="preserve">    R_Date ("A393 KIA-52413", 2611, 27);</w:t>
      </w:r>
      <w:r w:rsidR="00966E9C">
        <w:t xml:space="preserve"> </w:t>
      </w:r>
      <w:r>
        <w:t>//Quercus trunk</w:t>
      </w:r>
    </w:p>
    <w:p w14:paraId="55FB769E" w14:textId="13BBDB7A" w:rsidR="009A087F" w:rsidRDefault="009A087F" w:rsidP="00C14C70">
      <w:pPr>
        <w:spacing w:after="0" w:line="240" w:lineRule="auto"/>
      </w:pPr>
      <w:r>
        <w:t xml:space="preserve">    R_Date ("A394 CB", 2446, 14);</w:t>
      </w:r>
      <w:r w:rsidR="00966E9C">
        <w:t xml:space="preserve"> </w:t>
      </w:r>
      <w:r>
        <w:t>//A394</w:t>
      </w:r>
    </w:p>
    <w:p w14:paraId="16968AED" w14:textId="2EBFC229" w:rsidR="009A087F" w:rsidRDefault="009A087F" w:rsidP="00C14C70">
      <w:pPr>
        <w:spacing w:after="0" w:line="240" w:lineRule="auto"/>
      </w:pPr>
      <w:r>
        <w:t xml:space="preserve">    R_Date ("A394 KIA-52414", 2778, 27);</w:t>
      </w:r>
      <w:r w:rsidR="00966E9C">
        <w:t xml:space="preserve"> </w:t>
      </w:r>
      <w:r>
        <w:t>//Alnus branch sapwood</w:t>
      </w:r>
    </w:p>
    <w:p w14:paraId="7DAB029E" w14:textId="333B093F" w:rsidR="009A087F" w:rsidRDefault="009A087F" w:rsidP="00C14C70">
      <w:pPr>
        <w:spacing w:after="0" w:line="240" w:lineRule="auto"/>
      </w:pPr>
      <w:r>
        <w:t xml:space="preserve">    R_Date ("A394 KIA-52415", 2843, 26);</w:t>
      </w:r>
      <w:r w:rsidR="00966E9C">
        <w:t xml:space="preserve"> </w:t>
      </w:r>
      <w:r>
        <w:t>//cereal</w:t>
      </w:r>
    </w:p>
    <w:p w14:paraId="524817AD" w14:textId="04076139" w:rsidR="009A087F" w:rsidRDefault="009A087F" w:rsidP="00C14C70">
      <w:pPr>
        <w:spacing w:after="0" w:line="240" w:lineRule="auto"/>
      </w:pPr>
      <w:r>
        <w:t xml:space="preserve">    R_Date ("A394 KIA-52416", 2772, 26);</w:t>
      </w:r>
      <w:r w:rsidR="00966E9C">
        <w:t xml:space="preserve"> </w:t>
      </w:r>
      <w:r>
        <w:t>//Alnus heartwood</w:t>
      </w:r>
    </w:p>
    <w:p w14:paraId="360B108D" w14:textId="0519BCA5" w:rsidR="009A087F" w:rsidRDefault="009A087F" w:rsidP="00C14C70">
      <w:pPr>
        <w:spacing w:after="0" w:line="240" w:lineRule="auto"/>
      </w:pPr>
      <w:r>
        <w:lastRenderedPageBreak/>
        <w:t xml:space="preserve">    R_Date ("A394 KIA-52417", 2719, 27);</w:t>
      </w:r>
      <w:r w:rsidR="00966E9C">
        <w:t xml:space="preserve"> </w:t>
      </w:r>
      <w:r>
        <w:t>// Quercus trunk</w:t>
      </w:r>
    </w:p>
    <w:p w14:paraId="08DBB100" w14:textId="4A82CEDE" w:rsidR="009A087F" w:rsidRDefault="009A087F" w:rsidP="00C14C70">
      <w:pPr>
        <w:spacing w:after="0" w:line="240" w:lineRule="auto"/>
      </w:pPr>
      <w:r>
        <w:t xml:space="preserve">    R_Date</w:t>
      </w:r>
      <w:r w:rsidR="00966E9C">
        <w:t xml:space="preserve"> </w:t>
      </w:r>
      <w:r>
        <w:t>("A394 KIA-53983", 3029, 24);</w:t>
      </w:r>
      <w:r w:rsidR="00966E9C">
        <w:t xml:space="preserve"> </w:t>
      </w:r>
      <w:r>
        <w:t>//Acer trunk</w:t>
      </w:r>
    </w:p>
    <w:p w14:paraId="6F2200D9" w14:textId="77777777" w:rsidR="009A087F" w:rsidRDefault="009A087F" w:rsidP="00C14C70">
      <w:pPr>
        <w:spacing w:after="0" w:line="240" w:lineRule="auto"/>
      </w:pPr>
      <w:r>
        <w:t xml:space="preserve">   };</w:t>
      </w:r>
    </w:p>
    <w:p w14:paraId="06877959" w14:textId="77777777" w:rsidR="009A087F" w:rsidRDefault="009A087F" w:rsidP="00C14C70">
      <w:pPr>
        <w:spacing w:after="0" w:line="240" w:lineRule="auto"/>
      </w:pPr>
      <w:r>
        <w:t xml:space="preserve">   Phase("offsets")</w:t>
      </w:r>
    </w:p>
    <w:p w14:paraId="16471032" w14:textId="77777777" w:rsidR="009A087F" w:rsidRDefault="009A087F" w:rsidP="00C14C70">
      <w:pPr>
        <w:spacing w:after="0" w:line="240" w:lineRule="auto"/>
      </w:pPr>
      <w:r>
        <w:t xml:space="preserve">   {</w:t>
      </w:r>
    </w:p>
    <w:p w14:paraId="3F44FEDE" w14:textId="6D917F4B" w:rsidR="009A087F" w:rsidRDefault="009A087F" w:rsidP="00C14C70">
      <w:pPr>
        <w:spacing w:after="0" w:line="240" w:lineRule="auto"/>
      </w:pPr>
      <w:r>
        <w:t xml:space="preserve">    Difference</w:t>
      </w:r>
      <w:r w:rsidR="00966E9C">
        <w:t xml:space="preserve"> </w:t>
      </w:r>
      <w:r>
        <w:t>("</w:t>
      </w:r>
      <w:r w:rsidR="00BA3497">
        <w:t xml:space="preserve">A86 </w:t>
      </w:r>
      <w:r w:rsidR="00AA21A4">
        <w:t>CB-</w:t>
      </w:r>
      <w:bookmarkStart w:id="0" w:name="_GoBack"/>
      <w:bookmarkEnd w:id="0"/>
      <w:r w:rsidR="00AA21A4">
        <w:t xml:space="preserve">Acer </w:t>
      </w:r>
      <w:proofErr w:type="spellStart"/>
      <w:r w:rsidR="00AA21A4">
        <w:t>sp.trunk</w:t>
      </w:r>
      <w:proofErr w:type="spellEnd"/>
      <w:r>
        <w:t xml:space="preserve">", </w:t>
      </w:r>
      <w:r w:rsidR="00AA21A4">
        <w:t>"A86 CB", "A86 KIA-53941"</w:t>
      </w:r>
      <w:r>
        <w:t>)</w:t>
      </w:r>
    </w:p>
    <w:p w14:paraId="54F26709" w14:textId="77777777" w:rsidR="009A087F" w:rsidRDefault="009A087F" w:rsidP="00C14C70">
      <w:pPr>
        <w:spacing w:after="0" w:line="240" w:lineRule="auto"/>
      </w:pPr>
      <w:r>
        <w:t xml:space="preserve">    {</w:t>
      </w:r>
    </w:p>
    <w:p w14:paraId="72679CAF" w14:textId="77777777" w:rsidR="009A087F" w:rsidRDefault="009A087F" w:rsidP="00C14C70">
      <w:pPr>
        <w:spacing w:after="0" w:line="240" w:lineRule="auto"/>
      </w:pPr>
      <w:r>
        <w:t xml:space="preserve">     color="grey";</w:t>
      </w:r>
    </w:p>
    <w:p w14:paraId="0BF2CC4E" w14:textId="77777777" w:rsidR="009A087F" w:rsidRDefault="009A087F" w:rsidP="00C14C70">
      <w:pPr>
        <w:spacing w:after="0" w:line="240" w:lineRule="auto"/>
      </w:pPr>
      <w:r>
        <w:t xml:space="preserve">    };</w:t>
      </w:r>
    </w:p>
    <w:p w14:paraId="7C948102" w14:textId="4A226BB2" w:rsidR="009A087F" w:rsidRDefault="009A087F" w:rsidP="00C14C70">
      <w:pPr>
        <w:spacing w:after="0" w:line="240" w:lineRule="auto"/>
      </w:pPr>
      <w:r>
        <w:t xml:space="preserve">    Difference</w:t>
      </w:r>
      <w:r w:rsidR="00966E9C">
        <w:t xml:space="preserve"> ("</w:t>
      </w:r>
      <w:r w:rsidR="00BA3497">
        <w:t xml:space="preserve">A95 </w:t>
      </w:r>
      <w:r w:rsidR="00AA21A4">
        <w:t>CB-</w:t>
      </w:r>
      <w:r w:rsidR="00BA3497">
        <w:t>t</w:t>
      </w:r>
      <w:r w:rsidR="00AA21A4">
        <w:t>wig_1</w:t>
      </w:r>
      <w:r w:rsidR="00966E9C">
        <w:t xml:space="preserve">", </w:t>
      </w:r>
      <w:r w:rsidR="00AA21A4">
        <w:t>"A95 CB", "A95 KIA-53984")</w:t>
      </w:r>
      <w:r>
        <w:t xml:space="preserve"> </w:t>
      </w:r>
    </w:p>
    <w:p w14:paraId="68261E2A" w14:textId="77777777" w:rsidR="009A087F" w:rsidRDefault="009A087F" w:rsidP="00C14C70">
      <w:pPr>
        <w:spacing w:after="0" w:line="240" w:lineRule="auto"/>
      </w:pPr>
      <w:r>
        <w:t xml:space="preserve">    {</w:t>
      </w:r>
    </w:p>
    <w:p w14:paraId="19601597" w14:textId="77777777" w:rsidR="009A087F" w:rsidRDefault="009A087F" w:rsidP="00C14C70">
      <w:pPr>
        <w:spacing w:after="0" w:line="240" w:lineRule="auto"/>
      </w:pPr>
      <w:r>
        <w:t xml:space="preserve">     color="black";</w:t>
      </w:r>
    </w:p>
    <w:p w14:paraId="1628FDA7" w14:textId="77777777" w:rsidR="009A087F" w:rsidRDefault="009A087F" w:rsidP="00C14C70">
      <w:pPr>
        <w:spacing w:after="0" w:line="240" w:lineRule="auto"/>
      </w:pPr>
      <w:r>
        <w:t xml:space="preserve">    };</w:t>
      </w:r>
    </w:p>
    <w:p w14:paraId="3D97A132" w14:textId="0AFD7E82" w:rsidR="009A087F" w:rsidRDefault="009A087F" w:rsidP="00C14C70">
      <w:pPr>
        <w:spacing w:after="0" w:line="240" w:lineRule="auto"/>
      </w:pPr>
      <w:r>
        <w:t xml:space="preserve">    Difference</w:t>
      </w:r>
      <w:r w:rsidR="00966E9C">
        <w:t xml:space="preserve"> </w:t>
      </w:r>
      <w:r>
        <w:t>("</w:t>
      </w:r>
      <w:r w:rsidR="00BA3497">
        <w:t xml:space="preserve">A95 </w:t>
      </w:r>
      <w:r w:rsidR="00AA21A4">
        <w:t>CB-</w:t>
      </w:r>
      <w:r w:rsidR="00BA3497">
        <w:t>t</w:t>
      </w:r>
      <w:r w:rsidR="00AA21A4">
        <w:t>wig_2</w:t>
      </w:r>
      <w:r w:rsidR="00966E9C">
        <w:t xml:space="preserve">", </w:t>
      </w:r>
      <w:r>
        <w:t>"A95 CB"</w:t>
      </w:r>
      <w:r w:rsidR="00AA21A4">
        <w:t>, "A95 KIA-53985"</w:t>
      </w:r>
      <w:r>
        <w:t>)</w:t>
      </w:r>
    </w:p>
    <w:p w14:paraId="7D0FD779" w14:textId="77777777" w:rsidR="009A087F" w:rsidRDefault="009A087F" w:rsidP="00C14C70">
      <w:pPr>
        <w:spacing w:after="0" w:line="240" w:lineRule="auto"/>
      </w:pPr>
      <w:r>
        <w:t xml:space="preserve">    {</w:t>
      </w:r>
    </w:p>
    <w:p w14:paraId="63CA34C4" w14:textId="77777777" w:rsidR="009A087F" w:rsidRDefault="009A087F" w:rsidP="00C14C70">
      <w:pPr>
        <w:spacing w:after="0" w:line="240" w:lineRule="auto"/>
      </w:pPr>
      <w:r>
        <w:t xml:space="preserve">     color="black";</w:t>
      </w:r>
    </w:p>
    <w:p w14:paraId="5F572E20" w14:textId="77777777" w:rsidR="009A087F" w:rsidRDefault="009A087F" w:rsidP="00C14C70">
      <w:pPr>
        <w:spacing w:after="0" w:line="240" w:lineRule="auto"/>
      </w:pPr>
      <w:r>
        <w:t xml:space="preserve">    };</w:t>
      </w:r>
    </w:p>
    <w:p w14:paraId="2E91632F" w14:textId="52E8ECE3" w:rsidR="009A087F" w:rsidRDefault="009A087F" w:rsidP="00C14C70">
      <w:pPr>
        <w:spacing w:after="0" w:line="240" w:lineRule="auto"/>
      </w:pPr>
      <w:r>
        <w:t xml:space="preserve">    Difference</w:t>
      </w:r>
      <w:r w:rsidR="00966E9C">
        <w:t xml:space="preserve"> </w:t>
      </w:r>
      <w:r>
        <w:t>("</w:t>
      </w:r>
      <w:r w:rsidR="00BA3497">
        <w:t xml:space="preserve">A95 </w:t>
      </w:r>
      <w:r w:rsidR="00AA21A4">
        <w:t>CB-twigs comb</w:t>
      </w:r>
      <w:r>
        <w:t>", "A95 CB"</w:t>
      </w:r>
      <w:r w:rsidR="00AA21A4">
        <w:t>, "A95 twigs comb"</w:t>
      </w:r>
      <w:r>
        <w:t>);</w:t>
      </w:r>
    </w:p>
    <w:p w14:paraId="1A96C896" w14:textId="50C10F7F" w:rsidR="009A087F" w:rsidRDefault="009A087F" w:rsidP="00C14C70">
      <w:pPr>
        <w:spacing w:after="0" w:line="240" w:lineRule="auto"/>
      </w:pPr>
      <w:r>
        <w:t xml:space="preserve">    Difference</w:t>
      </w:r>
      <w:r w:rsidR="00966E9C">
        <w:t xml:space="preserve"> </w:t>
      </w:r>
      <w:r>
        <w:t>("</w:t>
      </w:r>
      <w:r w:rsidR="00BA3497">
        <w:t xml:space="preserve">A99 </w:t>
      </w:r>
      <w:r w:rsidR="00AA21A4">
        <w:t xml:space="preserve">CB-Alnus </w:t>
      </w:r>
      <w:proofErr w:type="gramStart"/>
      <w:r w:rsidR="00AA21A4">
        <w:t>trunk(</w:t>
      </w:r>
      <w:proofErr w:type="gramEnd"/>
      <w:r w:rsidR="00AA21A4">
        <w:t>pit)</w:t>
      </w:r>
      <w:r>
        <w:t>", "A99 CB"</w:t>
      </w:r>
      <w:r w:rsidR="00AA21A4">
        <w:t>,"A99 RICH-25071"</w:t>
      </w:r>
      <w:r>
        <w:t>)</w:t>
      </w:r>
    </w:p>
    <w:p w14:paraId="2599D30C" w14:textId="77777777" w:rsidR="009A087F" w:rsidRDefault="009A087F" w:rsidP="00C14C70">
      <w:pPr>
        <w:spacing w:after="0" w:line="240" w:lineRule="auto"/>
      </w:pPr>
      <w:r>
        <w:t xml:space="preserve">    {</w:t>
      </w:r>
    </w:p>
    <w:p w14:paraId="194241D0" w14:textId="77777777" w:rsidR="009A087F" w:rsidRDefault="009A087F" w:rsidP="00C14C70">
      <w:pPr>
        <w:spacing w:after="0" w:line="240" w:lineRule="auto"/>
      </w:pPr>
      <w:r>
        <w:t xml:space="preserve">     color="grey";</w:t>
      </w:r>
    </w:p>
    <w:p w14:paraId="1DE382DC" w14:textId="77777777" w:rsidR="009A087F" w:rsidRDefault="009A087F" w:rsidP="00C14C70">
      <w:pPr>
        <w:spacing w:after="0" w:line="240" w:lineRule="auto"/>
      </w:pPr>
      <w:r>
        <w:t xml:space="preserve">    };</w:t>
      </w:r>
    </w:p>
    <w:p w14:paraId="3C1FF189" w14:textId="5E6EE1A3" w:rsidR="009A087F" w:rsidRDefault="009A087F" w:rsidP="00C14C70">
      <w:pPr>
        <w:spacing w:after="0" w:line="240" w:lineRule="auto"/>
      </w:pPr>
      <w:r>
        <w:t xml:space="preserve">    Difference</w:t>
      </w:r>
      <w:r w:rsidR="00966E9C">
        <w:t xml:space="preserve"> </w:t>
      </w:r>
      <w:r>
        <w:t>("</w:t>
      </w:r>
      <w:r w:rsidR="00BA3497">
        <w:t xml:space="preserve">A99 </w:t>
      </w:r>
      <w:r w:rsidR="00AA21A4">
        <w:t>CB-</w:t>
      </w:r>
      <w:r w:rsidR="00BA3497">
        <w:t>t</w:t>
      </w:r>
      <w:r w:rsidR="00AA21A4">
        <w:t>wig</w:t>
      </w:r>
      <w:r>
        <w:t>", "A99 CB"</w:t>
      </w:r>
      <w:r w:rsidR="00AA21A4">
        <w:t>, "A99 RICH-25069"</w:t>
      </w:r>
      <w:r>
        <w:t>)</w:t>
      </w:r>
    </w:p>
    <w:p w14:paraId="3081F6C7" w14:textId="77777777" w:rsidR="009A087F" w:rsidRDefault="009A087F" w:rsidP="00C14C70">
      <w:pPr>
        <w:spacing w:after="0" w:line="240" w:lineRule="auto"/>
      </w:pPr>
      <w:r>
        <w:t xml:space="preserve">    {</w:t>
      </w:r>
    </w:p>
    <w:p w14:paraId="04E4FA40" w14:textId="77777777" w:rsidR="009A087F" w:rsidRDefault="009A087F" w:rsidP="00C14C70">
      <w:pPr>
        <w:spacing w:after="0" w:line="240" w:lineRule="auto"/>
      </w:pPr>
      <w:r>
        <w:t xml:space="preserve">     color="black";</w:t>
      </w:r>
    </w:p>
    <w:p w14:paraId="5F612770" w14:textId="77777777" w:rsidR="009A087F" w:rsidRDefault="009A087F" w:rsidP="00C14C70">
      <w:pPr>
        <w:spacing w:after="0" w:line="240" w:lineRule="auto"/>
      </w:pPr>
      <w:r>
        <w:t xml:space="preserve">    };</w:t>
      </w:r>
    </w:p>
    <w:p w14:paraId="2D32EAC0" w14:textId="02001387" w:rsidR="009A087F" w:rsidRDefault="009A087F" w:rsidP="00C14C70">
      <w:pPr>
        <w:spacing w:after="0" w:line="240" w:lineRule="auto"/>
      </w:pPr>
      <w:r>
        <w:t xml:space="preserve">    Difference ("</w:t>
      </w:r>
      <w:r w:rsidR="00BA3497">
        <w:t xml:space="preserve">A99 </w:t>
      </w:r>
      <w:r w:rsidR="00AA21A4">
        <w:t>CB-Alnus trunk</w:t>
      </w:r>
      <w:r>
        <w:t>","A99 CB"</w:t>
      </w:r>
      <w:r w:rsidR="00AA21A4">
        <w:t>, "A99 RICH-25066"</w:t>
      </w:r>
      <w:r>
        <w:t>)</w:t>
      </w:r>
    </w:p>
    <w:p w14:paraId="15649348" w14:textId="77777777" w:rsidR="009A087F" w:rsidRDefault="009A087F" w:rsidP="00C14C70">
      <w:pPr>
        <w:spacing w:after="0" w:line="240" w:lineRule="auto"/>
      </w:pPr>
      <w:r>
        <w:t xml:space="preserve">    {</w:t>
      </w:r>
    </w:p>
    <w:p w14:paraId="4E72E83A" w14:textId="77777777" w:rsidR="009A087F" w:rsidRDefault="009A087F" w:rsidP="00C14C70">
      <w:pPr>
        <w:spacing w:after="0" w:line="240" w:lineRule="auto"/>
      </w:pPr>
      <w:r>
        <w:t xml:space="preserve">     color="grey";</w:t>
      </w:r>
    </w:p>
    <w:p w14:paraId="2943E651" w14:textId="77777777" w:rsidR="009A087F" w:rsidRDefault="009A087F" w:rsidP="00C14C70">
      <w:pPr>
        <w:spacing w:after="0" w:line="240" w:lineRule="auto"/>
      </w:pPr>
      <w:r>
        <w:t xml:space="preserve">    };</w:t>
      </w:r>
    </w:p>
    <w:p w14:paraId="2CE784D3" w14:textId="49F4020B" w:rsidR="009A087F" w:rsidRDefault="009A087F" w:rsidP="00C14C70">
      <w:pPr>
        <w:spacing w:after="0" w:line="240" w:lineRule="auto"/>
      </w:pPr>
      <w:r>
        <w:t xml:space="preserve">    Difference ("</w:t>
      </w:r>
      <w:r w:rsidR="00BA3497">
        <w:t xml:space="preserve">A99 </w:t>
      </w:r>
      <w:r w:rsidR="00AA21A4">
        <w:t>CB-Quercus trunk</w:t>
      </w:r>
      <w:r>
        <w:t>", "A99 CB</w:t>
      </w:r>
      <w:r w:rsidR="00AA21A4">
        <w:t>", "A99 RICH-25067"</w:t>
      </w:r>
      <w:r>
        <w:t>)</w:t>
      </w:r>
    </w:p>
    <w:p w14:paraId="48DF4C7F" w14:textId="77777777" w:rsidR="009A087F" w:rsidRDefault="009A087F" w:rsidP="00C14C70">
      <w:pPr>
        <w:spacing w:after="0" w:line="240" w:lineRule="auto"/>
      </w:pPr>
      <w:r>
        <w:t xml:space="preserve">    {</w:t>
      </w:r>
    </w:p>
    <w:p w14:paraId="398686AB" w14:textId="77777777" w:rsidR="009A087F" w:rsidRDefault="009A087F" w:rsidP="00C14C70">
      <w:pPr>
        <w:spacing w:after="0" w:line="240" w:lineRule="auto"/>
      </w:pPr>
      <w:r>
        <w:t xml:space="preserve">     color="grey";</w:t>
      </w:r>
    </w:p>
    <w:p w14:paraId="78E9227D" w14:textId="77777777" w:rsidR="009A087F" w:rsidRDefault="009A087F" w:rsidP="00C14C70">
      <w:pPr>
        <w:spacing w:after="0" w:line="240" w:lineRule="auto"/>
      </w:pPr>
      <w:r>
        <w:t xml:space="preserve">    };</w:t>
      </w:r>
    </w:p>
    <w:p w14:paraId="22DD037B" w14:textId="3DAF3F74" w:rsidR="009A087F" w:rsidRDefault="009A087F" w:rsidP="00C14C70">
      <w:pPr>
        <w:spacing w:after="0" w:line="240" w:lineRule="auto"/>
      </w:pPr>
      <w:r>
        <w:t xml:space="preserve">    Difference ("</w:t>
      </w:r>
      <w:r w:rsidR="00BA3497">
        <w:t xml:space="preserve">A117 </w:t>
      </w:r>
      <w:r w:rsidR="00AA21A4">
        <w:t>CB-Quercus trunk_1</w:t>
      </w:r>
      <w:r>
        <w:t>","A117 CB"</w:t>
      </w:r>
      <w:r w:rsidR="00AA21A4">
        <w:t>, "A117 KIA-53943"</w:t>
      </w:r>
      <w:r>
        <w:t>)</w:t>
      </w:r>
    </w:p>
    <w:p w14:paraId="13DB5915" w14:textId="77777777" w:rsidR="009A087F" w:rsidRDefault="009A087F" w:rsidP="00C14C70">
      <w:pPr>
        <w:spacing w:after="0" w:line="240" w:lineRule="auto"/>
      </w:pPr>
      <w:r>
        <w:t xml:space="preserve">    {</w:t>
      </w:r>
    </w:p>
    <w:p w14:paraId="60F53479" w14:textId="77777777" w:rsidR="009A087F" w:rsidRDefault="009A087F" w:rsidP="00C14C70">
      <w:pPr>
        <w:spacing w:after="0" w:line="240" w:lineRule="auto"/>
      </w:pPr>
      <w:r>
        <w:t xml:space="preserve">     color="grey";</w:t>
      </w:r>
    </w:p>
    <w:p w14:paraId="39EAE87D" w14:textId="77777777" w:rsidR="009A087F" w:rsidRDefault="009A087F" w:rsidP="00C14C70">
      <w:pPr>
        <w:spacing w:after="0" w:line="240" w:lineRule="auto"/>
      </w:pPr>
      <w:r>
        <w:t xml:space="preserve">    };</w:t>
      </w:r>
    </w:p>
    <w:p w14:paraId="03E5D7C9" w14:textId="01E227A6" w:rsidR="009A087F" w:rsidRDefault="009A087F" w:rsidP="00C14C70">
      <w:pPr>
        <w:spacing w:after="0" w:line="240" w:lineRule="auto"/>
      </w:pPr>
      <w:r>
        <w:t xml:space="preserve">    Difference ("</w:t>
      </w:r>
      <w:r w:rsidR="00BA3497">
        <w:t xml:space="preserve">A117 </w:t>
      </w:r>
      <w:r w:rsidR="00AA21A4">
        <w:t>CB-Quercus trunk_2</w:t>
      </w:r>
      <w:r>
        <w:t>", "A117 CB"</w:t>
      </w:r>
      <w:r w:rsidR="00AA21A4">
        <w:t>, "A117 KIA-53944"</w:t>
      </w:r>
      <w:r>
        <w:t>)</w:t>
      </w:r>
    </w:p>
    <w:p w14:paraId="2393DB5D" w14:textId="77777777" w:rsidR="009A087F" w:rsidRDefault="009A087F" w:rsidP="00C14C70">
      <w:pPr>
        <w:spacing w:after="0" w:line="240" w:lineRule="auto"/>
      </w:pPr>
      <w:r>
        <w:t xml:space="preserve">    {</w:t>
      </w:r>
    </w:p>
    <w:p w14:paraId="7A53521A" w14:textId="77777777" w:rsidR="009A087F" w:rsidRDefault="009A087F" w:rsidP="00C14C70">
      <w:pPr>
        <w:spacing w:after="0" w:line="240" w:lineRule="auto"/>
      </w:pPr>
      <w:r>
        <w:t xml:space="preserve">     color="grey";</w:t>
      </w:r>
    </w:p>
    <w:p w14:paraId="6981AF0C" w14:textId="77777777" w:rsidR="009A087F" w:rsidRDefault="009A087F" w:rsidP="00C14C70">
      <w:pPr>
        <w:spacing w:after="0" w:line="240" w:lineRule="auto"/>
      </w:pPr>
      <w:r>
        <w:t xml:space="preserve">    };</w:t>
      </w:r>
    </w:p>
    <w:p w14:paraId="2F254616" w14:textId="5659D199" w:rsidR="009A087F" w:rsidRDefault="009A087F" w:rsidP="00C14C70">
      <w:pPr>
        <w:spacing w:after="0" w:line="240" w:lineRule="auto"/>
      </w:pPr>
      <w:r>
        <w:t xml:space="preserve">    Difference ("</w:t>
      </w:r>
      <w:r w:rsidR="00BA3497">
        <w:t xml:space="preserve">A130 </w:t>
      </w:r>
      <w:r w:rsidR="00AA21A4">
        <w:t>CB-</w:t>
      </w:r>
      <w:r w:rsidR="00BA3497">
        <w:t>g</w:t>
      </w:r>
      <w:r w:rsidR="00AA21A4">
        <w:t>rass</w:t>
      </w:r>
      <w:r>
        <w:t>","A130 CB"</w:t>
      </w:r>
      <w:r w:rsidR="00AA21A4">
        <w:t>, "A130 KIA-53945"</w:t>
      </w:r>
      <w:r>
        <w:t>)</w:t>
      </w:r>
    </w:p>
    <w:p w14:paraId="43FE94F5" w14:textId="77777777" w:rsidR="009A087F" w:rsidRDefault="009A087F" w:rsidP="00C14C70">
      <w:pPr>
        <w:spacing w:after="0" w:line="240" w:lineRule="auto"/>
      </w:pPr>
      <w:r>
        <w:t xml:space="preserve">    {</w:t>
      </w:r>
    </w:p>
    <w:p w14:paraId="18A5421D" w14:textId="77777777" w:rsidR="009A087F" w:rsidRDefault="009A087F" w:rsidP="00C14C70">
      <w:pPr>
        <w:spacing w:after="0" w:line="240" w:lineRule="auto"/>
      </w:pPr>
      <w:r>
        <w:t xml:space="preserve">     color="black";</w:t>
      </w:r>
    </w:p>
    <w:p w14:paraId="16E6147A" w14:textId="77777777" w:rsidR="009A087F" w:rsidRDefault="009A087F" w:rsidP="00C14C70">
      <w:pPr>
        <w:spacing w:after="0" w:line="240" w:lineRule="auto"/>
      </w:pPr>
      <w:r>
        <w:t xml:space="preserve">    };</w:t>
      </w:r>
    </w:p>
    <w:p w14:paraId="13AC39CE" w14:textId="39770C1C" w:rsidR="009A087F" w:rsidRDefault="009A087F" w:rsidP="00C14C70">
      <w:pPr>
        <w:spacing w:after="0" w:line="240" w:lineRule="auto"/>
      </w:pPr>
      <w:r>
        <w:t xml:space="preserve">    Difference ("</w:t>
      </w:r>
      <w:r w:rsidR="00BA3497">
        <w:t xml:space="preserve">A130 </w:t>
      </w:r>
      <w:r w:rsidR="00AA21A4">
        <w:t>CB-</w:t>
      </w:r>
      <w:r w:rsidR="00BA3497">
        <w:t>c</w:t>
      </w:r>
      <w:r w:rsidR="00AA21A4">
        <w:t>ereal</w:t>
      </w:r>
      <w:r>
        <w:t>","A130 CB"</w:t>
      </w:r>
      <w:r w:rsidR="00AA21A4">
        <w:t>, "A130 KIA-53946"</w:t>
      </w:r>
      <w:r>
        <w:t>)</w:t>
      </w:r>
    </w:p>
    <w:p w14:paraId="51325120" w14:textId="77777777" w:rsidR="009A087F" w:rsidRDefault="009A087F" w:rsidP="00C14C70">
      <w:pPr>
        <w:spacing w:after="0" w:line="240" w:lineRule="auto"/>
      </w:pPr>
      <w:r>
        <w:t xml:space="preserve">    {</w:t>
      </w:r>
    </w:p>
    <w:p w14:paraId="125F28CC" w14:textId="77777777" w:rsidR="009A087F" w:rsidRDefault="009A087F" w:rsidP="00C14C70">
      <w:pPr>
        <w:spacing w:after="0" w:line="240" w:lineRule="auto"/>
      </w:pPr>
      <w:r>
        <w:t xml:space="preserve">     color="black";</w:t>
      </w:r>
    </w:p>
    <w:p w14:paraId="67ACCA5C" w14:textId="77777777" w:rsidR="009A087F" w:rsidRDefault="009A087F" w:rsidP="00C14C70">
      <w:pPr>
        <w:spacing w:after="0" w:line="240" w:lineRule="auto"/>
      </w:pPr>
      <w:r>
        <w:t xml:space="preserve">    };</w:t>
      </w:r>
    </w:p>
    <w:p w14:paraId="6ADC2AB9" w14:textId="37E4A745" w:rsidR="009A087F" w:rsidRDefault="009A087F" w:rsidP="00C14C70">
      <w:pPr>
        <w:spacing w:after="0" w:line="240" w:lineRule="auto"/>
      </w:pPr>
      <w:r>
        <w:t xml:space="preserve">    Difference ("</w:t>
      </w:r>
      <w:r w:rsidR="00BA3497">
        <w:t xml:space="preserve">A155 </w:t>
      </w:r>
      <w:r w:rsidR="00AA21A4">
        <w:t>CB-</w:t>
      </w:r>
      <w:r w:rsidR="00BA3497">
        <w:t>c</w:t>
      </w:r>
      <w:r w:rsidR="00AA21A4">
        <w:t>ereal</w:t>
      </w:r>
      <w:r>
        <w:t>", "A155 CB"</w:t>
      </w:r>
      <w:r w:rsidR="00AA21A4">
        <w:t>, "A155 KIA-53948"</w:t>
      </w:r>
      <w:r>
        <w:t>)</w:t>
      </w:r>
    </w:p>
    <w:p w14:paraId="1B5FEC5A" w14:textId="77777777" w:rsidR="009A087F" w:rsidRDefault="009A087F" w:rsidP="00C14C70">
      <w:pPr>
        <w:spacing w:after="0" w:line="240" w:lineRule="auto"/>
      </w:pPr>
      <w:r>
        <w:t xml:space="preserve">    {</w:t>
      </w:r>
    </w:p>
    <w:p w14:paraId="49FAF6F6" w14:textId="77777777" w:rsidR="009A087F" w:rsidRDefault="009A087F" w:rsidP="00C14C70">
      <w:pPr>
        <w:spacing w:after="0" w:line="240" w:lineRule="auto"/>
      </w:pPr>
      <w:r>
        <w:lastRenderedPageBreak/>
        <w:t xml:space="preserve">     color="black";</w:t>
      </w:r>
    </w:p>
    <w:p w14:paraId="3BE11309" w14:textId="77777777" w:rsidR="009A087F" w:rsidRDefault="009A087F" w:rsidP="00C14C70">
      <w:pPr>
        <w:spacing w:after="0" w:line="240" w:lineRule="auto"/>
      </w:pPr>
      <w:r>
        <w:t xml:space="preserve">    };</w:t>
      </w:r>
    </w:p>
    <w:p w14:paraId="44A407AD" w14:textId="13CC77D8" w:rsidR="009A087F" w:rsidRDefault="009A087F" w:rsidP="00C14C70">
      <w:pPr>
        <w:spacing w:after="0" w:line="240" w:lineRule="auto"/>
      </w:pPr>
      <w:r>
        <w:t xml:space="preserve">    Difference ("</w:t>
      </w:r>
      <w:r w:rsidR="00BA3497">
        <w:t xml:space="preserve">A155 </w:t>
      </w:r>
      <w:r w:rsidR="00AA21A4">
        <w:t>CB-</w:t>
      </w:r>
      <w:r w:rsidR="00BA3497">
        <w:t>g</w:t>
      </w:r>
      <w:r w:rsidR="00AA21A4">
        <w:t>rass</w:t>
      </w:r>
      <w:r>
        <w:t>", "A155 CB"</w:t>
      </w:r>
      <w:r w:rsidR="00AA21A4">
        <w:t>, "A155 KIA-53949"</w:t>
      </w:r>
      <w:r>
        <w:t>)</w:t>
      </w:r>
    </w:p>
    <w:p w14:paraId="63C755A8" w14:textId="77777777" w:rsidR="009A087F" w:rsidRDefault="009A087F" w:rsidP="00C14C70">
      <w:pPr>
        <w:spacing w:after="0" w:line="240" w:lineRule="auto"/>
      </w:pPr>
      <w:r>
        <w:t xml:space="preserve">    {</w:t>
      </w:r>
    </w:p>
    <w:p w14:paraId="712DF7C1" w14:textId="77777777" w:rsidR="009A087F" w:rsidRDefault="009A087F" w:rsidP="00C14C70">
      <w:pPr>
        <w:spacing w:after="0" w:line="240" w:lineRule="auto"/>
      </w:pPr>
      <w:r>
        <w:t xml:space="preserve">     color="black";</w:t>
      </w:r>
    </w:p>
    <w:p w14:paraId="0B868C45" w14:textId="77777777" w:rsidR="009A087F" w:rsidRDefault="009A087F" w:rsidP="00C14C70">
      <w:pPr>
        <w:spacing w:after="0" w:line="240" w:lineRule="auto"/>
      </w:pPr>
      <w:r>
        <w:t xml:space="preserve">    };</w:t>
      </w:r>
    </w:p>
    <w:p w14:paraId="43BFEEEF" w14:textId="72098AA2" w:rsidR="009A087F" w:rsidRDefault="009A087F" w:rsidP="00C14C70">
      <w:pPr>
        <w:spacing w:after="0" w:line="240" w:lineRule="auto"/>
      </w:pPr>
      <w:r>
        <w:t xml:space="preserve">    Difference ("</w:t>
      </w:r>
      <w:r w:rsidR="00BA3497">
        <w:t xml:space="preserve">A198 </w:t>
      </w:r>
      <w:r w:rsidR="00AA21A4">
        <w:t>CB-Alnus trunk</w:t>
      </w:r>
      <w:r>
        <w:t>", "A198 CB"</w:t>
      </w:r>
      <w:r w:rsidR="00AA21A4">
        <w:t>, "A198 KIA-53951"</w:t>
      </w:r>
      <w:r>
        <w:t>)</w:t>
      </w:r>
    </w:p>
    <w:p w14:paraId="353E25AF" w14:textId="77777777" w:rsidR="009A087F" w:rsidRDefault="009A087F" w:rsidP="00C14C70">
      <w:pPr>
        <w:spacing w:after="0" w:line="240" w:lineRule="auto"/>
      </w:pPr>
      <w:r>
        <w:t xml:space="preserve">    {</w:t>
      </w:r>
    </w:p>
    <w:p w14:paraId="2C3882C4" w14:textId="77777777" w:rsidR="009A087F" w:rsidRDefault="009A087F" w:rsidP="00C14C70">
      <w:pPr>
        <w:spacing w:after="0" w:line="240" w:lineRule="auto"/>
      </w:pPr>
      <w:r>
        <w:t xml:space="preserve">     color="grey";</w:t>
      </w:r>
    </w:p>
    <w:p w14:paraId="0EFD6B07" w14:textId="77777777" w:rsidR="009A087F" w:rsidRDefault="009A087F" w:rsidP="00C14C70">
      <w:pPr>
        <w:spacing w:after="0" w:line="240" w:lineRule="auto"/>
      </w:pPr>
      <w:r>
        <w:t xml:space="preserve">    };</w:t>
      </w:r>
    </w:p>
    <w:p w14:paraId="2AFFAC82" w14:textId="3D634C77" w:rsidR="009A087F" w:rsidRDefault="009A087F" w:rsidP="00C14C70">
      <w:pPr>
        <w:spacing w:after="0" w:line="240" w:lineRule="auto"/>
      </w:pPr>
      <w:r>
        <w:t xml:space="preserve">    Difference ("</w:t>
      </w:r>
      <w:r w:rsidR="00BA3497">
        <w:t xml:space="preserve">A278 </w:t>
      </w:r>
      <w:r w:rsidR="00AA21A4">
        <w:t>CB-</w:t>
      </w:r>
      <w:r w:rsidR="00BA3497">
        <w:t xml:space="preserve"> g</w:t>
      </w:r>
      <w:r w:rsidR="00AA21A4">
        <w:t>rass_1</w:t>
      </w:r>
      <w:r>
        <w:t xml:space="preserve">", </w:t>
      </w:r>
      <w:r w:rsidR="00AA21A4">
        <w:t>"</w:t>
      </w:r>
      <w:r>
        <w:t>A278 CB"</w:t>
      </w:r>
      <w:r w:rsidR="00AA21A4">
        <w:t>, "A278 KIA-53953"</w:t>
      </w:r>
      <w:r>
        <w:t>)</w:t>
      </w:r>
    </w:p>
    <w:p w14:paraId="2D89BD36" w14:textId="77777777" w:rsidR="009A087F" w:rsidRDefault="009A087F" w:rsidP="00C14C70">
      <w:pPr>
        <w:spacing w:after="0" w:line="240" w:lineRule="auto"/>
      </w:pPr>
      <w:r>
        <w:t xml:space="preserve">    {</w:t>
      </w:r>
    </w:p>
    <w:p w14:paraId="182C8D1F" w14:textId="77777777" w:rsidR="009A087F" w:rsidRDefault="009A087F" w:rsidP="00C14C70">
      <w:pPr>
        <w:spacing w:after="0" w:line="240" w:lineRule="auto"/>
      </w:pPr>
      <w:r>
        <w:t xml:space="preserve">     color="black";</w:t>
      </w:r>
    </w:p>
    <w:p w14:paraId="002EA333" w14:textId="77777777" w:rsidR="009A087F" w:rsidRDefault="009A087F" w:rsidP="00C14C70">
      <w:pPr>
        <w:spacing w:after="0" w:line="240" w:lineRule="auto"/>
      </w:pPr>
      <w:r>
        <w:t xml:space="preserve">    };</w:t>
      </w:r>
    </w:p>
    <w:p w14:paraId="18379334" w14:textId="01A386AF" w:rsidR="009A087F" w:rsidRDefault="009A087F" w:rsidP="00C14C70">
      <w:pPr>
        <w:spacing w:after="0" w:line="240" w:lineRule="auto"/>
      </w:pPr>
      <w:r>
        <w:t xml:space="preserve">    Difference ("</w:t>
      </w:r>
      <w:r w:rsidR="00BA3497">
        <w:t xml:space="preserve">A278 </w:t>
      </w:r>
      <w:r w:rsidR="00AA21A4">
        <w:t>CB-</w:t>
      </w:r>
      <w:r w:rsidR="00BA3497">
        <w:t xml:space="preserve"> g</w:t>
      </w:r>
      <w:r w:rsidR="00AA21A4">
        <w:t>rass_2</w:t>
      </w:r>
      <w:r>
        <w:t>",</w:t>
      </w:r>
      <w:r w:rsidR="00AA21A4">
        <w:t xml:space="preserve"> "</w:t>
      </w:r>
      <w:r>
        <w:t>A278 CB"</w:t>
      </w:r>
      <w:r w:rsidR="00AA21A4">
        <w:t>, "A278 KIA-53954"</w:t>
      </w:r>
      <w:r>
        <w:t>)</w:t>
      </w:r>
    </w:p>
    <w:p w14:paraId="2716E3CC" w14:textId="77777777" w:rsidR="009A087F" w:rsidRDefault="009A087F" w:rsidP="00C14C70">
      <w:pPr>
        <w:spacing w:after="0" w:line="240" w:lineRule="auto"/>
      </w:pPr>
      <w:r>
        <w:t xml:space="preserve">    {</w:t>
      </w:r>
    </w:p>
    <w:p w14:paraId="342DC9E8" w14:textId="77777777" w:rsidR="009A087F" w:rsidRDefault="009A087F" w:rsidP="00C14C70">
      <w:pPr>
        <w:spacing w:after="0" w:line="240" w:lineRule="auto"/>
      </w:pPr>
      <w:r>
        <w:t xml:space="preserve">     color="black";</w:t>
      </w:r>
    </w:p>
    <w:p w14:paraId="5BA78932" w14:textId="77777777" w:rsidR="009A087F" w:rsidRDefault="009A087F" w:rsidP="00C14C70">
      <w:pPr>
        <w:spacing w:after="0" w:line="240" w:lineRule="auto"/>
      </w:pPr>
      <w:r>
        <w:t xml:space="preserve">    };</w:t>
      </w:r>
    </w:p>
    <w:p w14:paraId="45471AAE" w14:textId="3B5F169E" w:rsidR="009A087F" w:rsidRDefault="009A087F" w:rsidP="00C14C70">
      <w:pPr>
        <w:spacing w:after="0" w:line="240" w:lineRule="auto"/>
      </w:pPr>
      <w:r>
        <w:t xml:space="preserve">    Difference ("</w:t>
      </w:r>
      <w:r w:rsidR="00AA21A4">
        <w:t>A278 CB-grass comb</w:t>
      </w:r>
      <w:r>
        <w:t>", "A278 CB"</w:t>
      </w:r>
      <w:r w:rsidR="00AA21A4">
        <w:t>, "A278 grass comb"</w:t>
      </w:r>
      <w:r>
        <w:t>);</w:t>
      </w:r>
    </w:p>
    <w:p w14:paraId="53D7650B" w14:textId="3F2A2E5A" w:rsidR="009A087F" w:rsidRDefault="009A087F" w:rsidP="00C14C70">
      <w:pPr>
        <w:spacing w:after="0" w:line="240" w:lineRule="auto"/>
      </w:pPr>
      <w:r>
        <w:t xml:space="preserve">    Difference ("</w:t>
      </w:r>
      <w:r w:rsidR="00AA21A4">
        <w:t>A393 CB-cereal_</w:t>
      </w:r>
      <w:proofErr w:type="gramStart"/>
      <w:r w:rsidR="00AA21A4">
        <w:t>1(</w:t>
      </w:r>
      <w:proofErr w:type="gramEnd"/>
      <w:r w:rsidR="00AA21A4">
        <w:t>pit)</w:t>
      </w:r>
      <w:r>
        <w:t>", "A393 CB"</w:t>
      </w:r>
      <w:r w:rsidR="00AA21A4">
        <w:t>, "A393 RICH-25068"</w:t>
      </w:r>
      <w:r>
        <w:t>)</w:t>
      </w:r>
    </w:p>
    <w:p w14:paraId="094C3D0D" w14:textId="77777777" w:rsidR="009A087F" w:rsidRDefault="009A087F" w:rsidP="00C14C70">
      <w:pPr>
        <w:spacing w:after="0" w:line="240" w:lineRule="auto"/>
      </w:pPr>
      <w:r>
        <w:t xml:space="preserve">    {</w:t>
      </w:r>
    </w:p>
    <w:p w14:paraId="4CCEDE55" w14:textId="77777777" w:rsidR="009A087F" w:rsidRDefault="009A087F" w:rsidP="00C14C70">
      <w:pPr>
        <w:spacing w:after="0" w:line="240" w:lineRule="auto"/>
      </w:pPr>
      <w:r>
        <w:t xml:space="preserve">     color="black";</w:t>
      </w:r>
    </w:p>
    <w:p w14:paraId="37344F14" w14:textId="77777777" w:rsidR="009A087F" w:rsidRDefault="009A087F" w:rsidP="00C14C70">
      <w:pPr>
        <w:spacing w:after="0" w:line="240" w:lineRule="auto"/>
      </w:pPr>
      <w:r>
        <w:t xml:space="preserve">    };</w:t>
      </w:r>
    </w:p>
    <w:p w14:paraId="6CCA70D4" w14:textId="52C73644" w:rsidR="009A087F" w:rsidRDefault="009A087F" w:rsidP="00C14C70">
      <w:pPr>
        <w:spacing w:after="0" w:line="240" w:lineRule="auto"/>
      </w:pPr>
      <w:r>
        <w:t xml:space="preserve">    Difference ("</w:t>
      </w:r>
      <w:r w:rsidR="00AA21A4">
        <w:t>A393 CB-cereal_</w:t>
      </w:r>
      <w:proofErr w:type="gramStart"/>
      <w:r w:rsidR="00AA21A4">
        <w:t>2(</w:t>
      </w:r>
      <w:proofErr w:type="gramEnd"/>
      <w:r w:rsidR="00AA21A4">
        <w:t>pit)</w:t>
      </w:r>
      <w:r>
        <w:t>", "A393 CB"</w:t>
      </w:r>
      <w:r w:rsidR="00AA21A4">
        <w:t>, "A393 RICH-25070"</w:t>
      </w:r>
      <w:r>
        <w:t>)</w:t>
      </w:r>
    </w:p>
    <w:p w14:paraId="2D57688E" w14:textId="77777777" w:rsidR="009A087F" w:rsidRDefault="009A087F" w:rsidP="00C14C70">
      <w:pPr>
        <w:spacing w:after="0" w:line="240" w:lineRule="auto"/>
      </w:pPr>
      <w:r>
        <w:t xml:space="preserve">    {</w:t>
      </w:r>
    </w:p>
    <w:p w14:paraId="0D52ED06" w14:textId="77777777" w:rsidR="009A087F" w:rsidRDefault="009A087F" w:rsidP="00C14C70">
      <w:pPr>
        <w:spacing w:after="0" w:line="240" w:lineRule="auto"/>
      </w:pPr>
      <w:r>
        <w:t xml:space="preserve">     color="black";</w:t>
      </w:r>
    </w:p>
    <w:p w14:paraId="415BC610" w14:textId="77777777" w:rsidR="009A087F" w:rsidRDefault="009A087F" w:rsidP="00C14C70">
      <w:pPr>
        <w:spacing w:after="0" w:line="240" w:lineRule="auto"/>
      </w:pPr>
      <w:r>
        <w:t xml:space="preserve">    };</w:t>
      </w:r>
    </w:p>
    <w:p w14:paraId="78CA2734" w14:textId="747AE6B8" w:rsidR="009A087F" w:rsidRDefault="009A087F" w:rsidP="00C14C70">
      <w:pPr>
        <w:spacing w:after="0" w:line="240" w:lineRule="auto"/>
      </w:pPr>
      <w:r>
        <w:t xml:space="preserve">    Difference ("</w:t>
      </w:r>
      <w:r w:rsidR="00AA21A4">
        <w:t>A393 CB-c</w:t>
      </w:r>
      <w:r>
        <w:t>ereal_</w:t>
      </w:r>
      <w:proofErr w:type="gramStart"/>
      <w:r>
        <w:t>1(</w:t>
      </w:r>
      <w:proofErr w:type="gramEnd"/>
      <w:r>
        <w:t>urn)-CB","A393 CB"</w:t>
      </w:r>
      <w:r w:rsidR="00AA21A4">
        <w:t>, "A393 KIA-52411"</w:t>
      </w:r>
      <w:r>
        <w:t>)</w:t>
      </w:r>
    </w:p>
    <w:p w14:paraId="7E4EFC75" w14:textId="77777777" w:rsidR="009A087F" w:rsidRDefault="009A087F" w:rsidP="00C14C70">
      <w:pPr>
        <w:spacing w:after="0" w:line="240" w:lineRule="auto"/>
      </w:pPr>
      <w:r>
        <w:t xml:space="preserve">    {</w:t>
      </w:r>
    </w:p>
    <w:p w14:paraId="37381D66" w14:textId="77777777" w:rsidR="009A087F" w:rsidRDefault="009A087F" w:rsidP="00C14C70">
      <w:pPr>
        <w:spacing w:after="0" w:line="240" w:lineRule="auto"/>
      </w:pPr>
      <w:r>
        <w:t xml:space="preserve">     color="black";</w:t>
      </w:r>
    </w:p>
    <w:p w14:paraId="7ECCA67F" w14:textId="77777777" w:rsidR="009A087F" w:rsidRDefault="009A087F" w:rsidP="00C14C70">
      <w:pPr>
        <w:spacing w:after="0" w:line="240" w:lineRule="auto"/>
      </w:pPr>
      <w:r>
        <w:t xml:space="preserve">    };</w:t>
      </w:r>
    </w:p>
    <w:p w14:paraId="0C1C4B2E" w14:textId="345A0F32" w:rsidR="009A087F" w:rsidRDefault="009A087F" w:rsidP="00C14C70">
      <w:pPr>
        <w:spacing w:after="0" w:line="240" w:lineRule="auto"/>
      </w:pPr>
      <w:r>
        <w:t xml:space="preserve">    Difference ("</w:t>
      </w:r>
      <w:r w:rsidR="00AA21A4">
        <w:t>A393 CB-c</w:t>
      </w:r>
      <w:r>
        <w:t>ereal_</w:t>
      </w:r>
      <w:proofErr w:type="gramStart"/>
      <w:r>
        <w:t>2(</w:t>
      </w:r>
      <w:proofErr w:type="gramEnd"/>
      <w:r>
        <w:t xml:space="preserve">urn)-CB", </w:t>
      </w:r>
      <w:r w:rsidR="00AA21A4">
        <w:t>"</w:t>
      </w:r>
      <w:r>
        <w:t>A393 CB"</w:t>
      </w:r>
      <w:r w:rsidR="00AA21A4">
        <w:t>, "A393 KIA-52412"</w:t>
      </w:r>
      <w:r>
        <w:t>)</w:t>
      </w:r>
    </w:p>
    <w:p w14:paraId="347CCCB3" w14:textId="77777777" w:rsidR="009A087F" w:rsidRDefault="009A087F" w:rsidP="00C14C70">
      <w:pPr>
        <w:spacing w:after="0" w:line="240" w:lineRule="auto"/>
      </w:pPr>
      <w:r>
        <w:t xml:space="preserve">    {</w:t>
      </w:r>
    </w:p>
    <w:p w14:paraId="32C5B037" w14:textId="77777777" w:rsidR="009A087F" w:rsidRDefault="009A087F" w:rsidP="00C14C70">
      <w:pPr>
        <w:spacing w:after="0" w:line="240" w:lineRule="auto"/>
      </w:pPr>
      <w:r>
        <w:t xml:space="preserve">     color="black";</w:t>
      </w:r>
    </w:p>
    <w:p w14:paraId="650608DE" w14:textId="77777777" w:rsidR="009A087F" w:rsidRDefault="009A087F" w:rsidP="00C14C70">
      <w:pPr>
        <w:spacing w:after="0" w:line="240" w:lineRule="auto"/>
      </w:pPr>
      <w:r>
        <w:t xml:space="preserve">    };</w:t>
      </w:r>
    </w:p>
    <w:p w14:paraId="338F1327" w14:textId="14F270FE" w:rsidR="009A087F" w:rsidRDefault="009A087F" w:rsidP="00C14C70">
      <w:pPr>
        <w:spacing w:after="0" w:line="240" w:lineRule="auto"/>
      </w:pPr>
      <w:r>
        <w:t xml:space="preserve">    Difference ("</w:t>
      </w:r>
      <w:r w:rsidR="00AA21A4">
        <w:t>A393 CB-</w:t>
      </w:r>
      <w:r>
        <w:t xml:space="preserve">Quercus trunk-CB", </w:t>
      </w:r>
      <w:r w:rsidR="00AA21A4">
        <w:t>"</w:t>
      </w:r>
      <w:r>
        <w:t>A393 CB"</w:t>
      </w:r>
      <w:r w:rsidR="00AA21A4">
        <w:t>"A393 KIA-52413"</w:t>
      </w:r>
      <w:r>
        <w:t>)</w:t>
      </w:r>
    </w:p>
    <w:p w14:paraId="12DE853B" w14:textId="77777777" w:rsidR="009A087F" w:rsidRDefault="009A087F" w:rsidP="00C14C70">
      <w:pPr>
        <w:spacing w:after="0" w:line="240" w:lineRule="auto"/>
      </w:pPr>
      <w:r>
        <w:t xml:space="preserve">    {</w:t>
      </w:r>
    </w:p>
    <w:p w14:paraId="7DA9D589" w14:textId="77777777" w:rsidR="009A087F" w:rsidRDefault="009A087F" w:rsidP="00C14C70">
      <w:pPr>
        <w:spacing w:after="0" w:line="240" w:lineRule="auto"/>
      </w:pPr>
      <w:r>
        <w:t xml:space="preserve">     color="grey";</w:t>
      </w:r>
    </w:p>
    <w:p w14:paraId="7771F64E" w14:textId="77777777" w:rsidR="009A087F" w:rsidRDefault="009A087F" w:rsidP="00C14C70">
      <w:pPr>
        <w:spacing w:after="0" w:line="240" w:lineRule="auto"/>
      </w:pPr>
      <w:r>
        <w:t xml:space="preserve">    };</w:t>
      </w:r>
    </w:p>
    <w:p w14:paraId="6A03132E" w14:textId="36F2D7E1" w:rsidR="009A087F" w:rsidRDefault="009A087F" w:rsidP="00C14C70">
      <w:pPr>
        <w:spacing w:after="0" w:line="240" w:lineRule="auto"/>
      </w:pPr>
      <w:r>
        <w:t xml:space="preserve">    Difference ("A394 </w:t>
      </w:r>
      <w:r w:rsidR="00AA21A4">
        <w:t>CB-Alnus branch</w:t>
      </w:r>
      <w:r>
        <w:t>", "A394 CB</w:t>
      </w:r>
      <w:r w:rsidR="00AA21A4">
        <w:t>", "A394 KIA-52414"</w:t>
      </w:r>
      <w:r>
        <w:t>)</w:t>
      </w:r>
    </w:p>
    <w:p w14:paraId="1303CDDD" w14:textId="77777777" w:rsidR="009A087F" w:rsidRDefault="009A087F" w:rsidP="00C14C70">
      <w:pPr>
        <w:spacing w:after="0" w:line="240" w:lineRule="auto"/>
      </w:pPr>
      <w:r>
        <w:t xml:space="preserve">    {</w:t>
      </w:r>
    </w:p>
    <w:p w14:paraId="13FD5E52" w14:textId="77777777" w:rsidR="009A087F" w:rsidRDefault="009A087F" w:rsidP="00C14C70">
      <w:pPr>
        <w:spacing w:after="0" w:line="240" w:lineRule="auto"/>
      </w:pPr>
      <w:r>
        <w:t xml:space="preserve">     color="black";</w:t>
      </w:r>
    </w:p>
    <w:p w14:paraId="7A182AC1" w14:textId="77777777" w:rsidR="009A087F" w:rsidRDefault="009A087F" w:rsidP="00C14C70">
      <w:pPr>
        <w:spacing w:after="0" w:line="240" w:lineRule="auto"/>
      </w:pPr>
      <w:r>
        <w:t xml:space="preserve">    };</w:t>
      </w:r>
    </w:p>
    <w:p w14:paraId="0C2D2C72" w14:textId="6183BA5D" w:rsidR="009A087F" w:rsidRDefault="009A087F" w:rsidP="00C14C70">
      <w:pPr>
        <w:spacing w:after="0" w:line="240" w:lineRule="auto"/>
      </w:pPr>
      <w:r>
        <w:t xml:space="preserve">    Difference ("A394 </w:t>
      </w:r>
      <w:r w:rsidR="00AA21A4">
        <w:t>CB-cereal</w:t>
      </w:r>
      <w:r>
        <w:t xml:space="preserve">", </w:t>
      </w:r>
      <w:r w:rsidR="00AA21A4">
        <w:t>"</w:t>
      </w:r>
      <w:r>
        <w:t>A394 CB"</w:t>
      </w:r>
      <w:r w:rsidR="00AA21A4">
        <w:t>, "A394 KIA-52415"</w:t>
      </w:r>
      <w:r>
        <w:t>)</w:t>
      </w:r>
    </w:p>
    <w:p w14:paraId="3C0ECE7B" w14:textId="77777777" w:rsidR="009A087F" w:rsidRDefault="009A087F" w:rsidP="00C14C70">
      <w:pPr>
        <w:spacing w:after="0" w:line="240" w:lineRule="auto"/>
      </w:pPr>
      <w:r>
        <w:t xml:space="preserve">    {</w:t>
      </w:r>
    </w:p>
    <w:p w14:paraId="1F141FF3" w14:textId="77777777" w:rsidR="009A087F" w:rsidRDefault="009A087F" w:rsidP="00C14C70">
      <w:pPr>
        <w:spacing w:after="0" w:line="240" w:lineRule="auto"/>
      </w:pPr>
      <w:r>
        <w:t xml:space="preserve">     color="black";</w:t>
      </w:r>
    </w:p>
    <w:p w14:paraId="621A69E5" w14:textId="77777777" w:rsidR="009A087F" w:rsidRDefault="009A087F" w:rsidP="00C14C70">
      <w:pPr>
        <w:spacing w:after="0" w:line="240" w:lineRule="auto"/>
      </w:pPr>
      <w:r>
        <w:t xml:space="preserve">    };</w:t>
      </w:r>
    </w:p>
    <w:p w14:paraId="2A5D4E02" w14:textId="0264ED44" w:rsidR="009A087F" w:rsidRDefault="009A087F" w:rsidP="00C14C70">
      <w:pPr>
        <w:spacing w:after="0" w:line="240" w:lineRule="auto"/>
      </w:pPr>
      <w:r>
        <w:t xml:space="preserve">    Difference ("A394 </w:t>
      </w:r>
      <w:r w:rsidR="00AA21A4">
        <w:t>CB-Alnus heartwood</w:t>
      </w:r>
      <w:r>
        <w:t>","A394 CB"</w:t>
      </w:r>
      <w:r w:rsidR="00AA21A4">
        <w:t>, "A394 KIA-52416"</w:t>
      </w:r>
      <w:r>
        <w:t>)</w:t>
      </w:r>
    </w:p>
    <w:p w14:paraId="58867812" w14:textId="77777777" w:rsidR="009A087F" w:rsidRDefault="009A087F" w:rsidP="00C14C70">
      <w:pPr>
        <w:spacing w:after="0" w:line="240" w:lineRule="auto"/>
      </w:pPr>
      <w:r>
        <w:t xml:space="preserve">    {</w:t>
      </w:r>
    </w:p>
    <w:p w14:paraId="39B9201C" w14:textId="77777777" w:rsidR="009A087F" w:rsidRDefault="009A087F" w:rsidP="00C14C70">
      <w:pPr>
        <w:spacing w:after="0" w:line="240" w:lineRule="auto"/>
      </w:pPr>
      <w:r>
        <w:t xml:space="preserve">     color="grey";</w:t>
      </w:r>
    </w:p>
    <w:p w14:paraId="0E119649" w14:textId="77777777" w:rsidR="009A087F" w:rsidRDefault="009A087F" w:rsidP="00C14C70">
      <w:pPr>
        <w:spacing w:after="0" w:line="240" w:lineRule="auto"/>
      </w:pPr>
      <w:r>
        <w:t xml:space="preserve">    };</w:t>
      </w:r>
    </w:p>
    <w:p w14:paraId="53BF2644" w14:textId="2A387165" w:rsidR="009A087F" w:rsidRDefault="009A087F" w:rsidP="00C14C70">
      <w:pPr>
        <w:spacing w:after="0" w:line="240" w:lineRule="auto"/>
      </w:pPr>
      <w:r>
        <w:t xml:space="preserve">    Difference ("A394 </w:t>
      </w:r>
      <w:r w:rsidR="00AA21A4">
        <w:t>CB-</w:t>
      </w:r>
      <w:r w:rsidR="00BA3497">
        <w:t>Quercus trunk</w:t>
      </w:r>
      <w:r>
        <w:t>",</w:t>
      </w:r>
      <w:r w:rsidR="00AA21A4">
        <w:t xml:space="preserve"> </w:t>
      </w:r>
      <w:r>
        <w:t>"A394 CB</w:t>
      </w:r>
      <w:r w:rsidR="00AA21A4">
        <w:t>",</w:t>
      </w:r>
      <w:r w:rsidR="00AA21A4" w:rsidRPr="00AA21A4">
        <w:t xml:space="preserve"> </w:t>
      </w:r>
      <w:r w:rsidR="00AA21A4">
        <w:t>"A394 KIA-52417"</w:t>
      </w:r>
      <w:r>
        <w:t>)</w:t>
      </w:r>
    </w:p>
    <w:p w14:paraId="672BDDEF" w14:textId="77777777" w:rsidR="009A087F" w:rsidRDefault="009A087F" w:rsidP="00C14C70">
      <w:pPr>
        <w:spacing w:after="0" w:line="240" w:lineRule="auto"/>
      </w:pPr>
      <w:r>
        <w:lastRenderedPageBreak/>
        <w:t xml:space="preserve">    {</w:t>
      </w:r>
    </w:p>
    <w:p w14:paraId="18EE14DC" w14:textId="77777777" w:rsidR="009A087F" w:rsidRDefault="009A087F" w:rsidP="00C14C70">
      <w:pPr>
        <w:spacing w:after="0" w:line="240" w:lineRule="auto"/>
      </w:pPr>
      <w:r>
        <w:t xml:space="preserve">     color="grey";</w:t>
      </w:r>
    </w:p>
    <w:p w14:paraId="00A2F924" w14:textId="77777777" w:rsidR="009A087F" w:rsidRDefault="009A087F" w:rsidP="00C14C70">
      <w:pPr>
        <w:spacing w:after="0" w:line="240" w:lineRule="auto"/>
      </w:pPr>
      <w:r>
        <w:t xml:space="preserve">    };</w:t>
      </w:r>
    </w:p>
    <w:p w14:paraId="073C9CEB" w14:textId="7518151F" w:rsidR="009A087F" w:rsidRDefault="009A087F" w:rsidP="00C14C70">
      <w:pPr>
        <w:spacing w:after="0" w:line="240" w:lineRule="auto"/>
      </w:pPr>
      <w:r>
        <w:t xml:space="preserve">    Difference ("A394 </w:t>
      </w:r>
      <w:r w:rsidR="00BA3497">
        <w:t>CB</w:t>
      </w:r>
      <w:r w:rsidR="00BA3497">
        <w:t>-Acer trunk</w:t>
      </w:r>
      <w:r>
        <w:t>", "A394 CB</w:t>
      </w:r>
      <w:r w:rsidR="00BA3497">
        <w:t>"</w:t>
      </w:r>
      <w:r w:rsidR="00BA3497">
        <w:t>,</w:t>
      </w:r>
      <w:r w:rsidR="00BA3497" w:rsidRPr="00BA3497">
        <w:t xml:space="preserve"> </w:t>
      </w:r>
      <w:r w:rsidR="00BA3497">
        <w:t>"</w:t>
      </w:r>
      <w:r w:rsidR="00BA3497">
        <w:t>A394 KIA-53983"</w:t>
      </w:r>
      <w:r>
        <w:t>)</w:t>
      </w:r>
    </w:p>
    <w:p w14:paraId="3B5C97BF" w14:textId="77777777" w:rsidR="009A087F" w:rsidRDefault="009A087F" w:rsidP="00C14C70">
      <w:pPr>
        <w:spacing w:after="0" w:line="240" w:lineRule="auto"/>
      </w:pPr>
      <w:r>
        <w:t xml:space="preserve">    {</w:t>
      </w:r>
    </w:p>
    <w:p w14:paraId="6A365E74" w14:textId="77777777" w:rsidR="009A087F" w:rsidRDefault="009A087F" w:rsidP="00C14C70">
      <w:pPr>
        <w:spacing w:after="0" w:line="240" w:lineRule="auto"/>
      </w:pPr>
      <w:r>
        <w:t xml:space="preserve">     color="grey";</w:t>
      </w:r>
    </w:p>
    <w:p w14:paraId="42D2650D" w14:textId="77777777" w:rsidR="009A087F" w:rsidRDefault="009A087F" w:rsidP="00C14C70">
      <w:pPr>
        <w:spacing w:after="0" w:line="240" w:lineRule="auto"/>
      </w:pPr>
      <w:r>
        <w:t xml:space="preserve">    };</w:t>
      </w:r>
    </w:p>
    <w:p w14:paraId="1C7B868E" w14:textId="77777777" w:rsidR="009A087F" w:rsidRDefault="009A087F" w:rsidP="00C14C70">
      <w:pPr>
        <w:spacing w:after="0" w:line="240" w:lineRule="auto"/>
      </w:pPr>
      <w:r>
        <w:t xml:space="preserve">   };</w:t>
      </w:r>
    </w:p>
    <w:p w14:paraId="49E5BF77" w14:textId="77777777" w:rsidR="009A087F" w:rsidRDefault="009A087F" w:rsidP="00C14C70">
      <w:pPr>
        <w:spacing w:after="0" w:line="240" w:lineRule="auto"/>
      </w:pPr>
      <w:r>
        <w:t xml:space="preserve">  };</w:t>
      </w:r>
    </w:p>
    <w:p w14:paraId="0DEF15D2" w14:textId="28F5811D" w:rsidR="009A087F" w:rsidRDefault="009A087F" w:rsidP="00C14C70">
      <w:pPr>
        <w:spacing w:after="0" w:line="240" w:lineRule="auto"/>
      </w:pPr>
      <w:r>
        <w:t xml:space="preserve">  Sequence</w:t>
      </w:r>
      <w:r w:rsidR="00966E9C">
        <w:t xml:space="preserve"> </w:t>
      </w:r>
      <w:r>
        <w:t>()</w:t>
      </w:r>
    </w:p>
    <w:p w14:paraId="2824C7BF" w14:textId="33736B8D" w:rsidR="009A087F" w:rsidRDefault="009A087F" w:rsidP="00C14C70">
      <w:pPr>
        <w:spacing w:after="0" w:line="240" w:lineRule="auto"/>
      </w:pPr>
      <w:r>
        <w:t xml:space="preserve">  {</w:t>
      </w:r>
    </w:p>
    <w:p w14:paraId="260FB58B" w14:textId="5DA81F4A" w:rsidR="009A087F" w:rsidRDefault="009A087F" w:rsidP="00C14C70">
      <w:pPr>
        <w:spacing w:after="0" w:line="240" w:lineRule="auto"/>
      </w:pPr>
      <w:r>
        <w:t xml:space="preserve">   Boundary</w:t>
      </w:r>
      <w:r w:rsidR="00966E9C">
        <w:t xml:space="preserve"> </w:t>
      </w:r>
      <w:r>
        <w:t>("Start offsets",0);</w:t>
      </w:r>
    </w:p>
    <w:p w14:paraId="43B45017" w14:textId="4319289C" w:rsidR="009A087F" w:rsidRDefault="009A087F" w:rsidP="00C14C70">
      <w:pPr>
        <w:spacing w:after="0" w:line="240" w:lineRule="auto"/>
      </w:pPr>
      <w:r>
        <w:t xml:space="preserve">   Phase</w:t>
      </w:r>
      <w:r w:rsidR="00966E9C">
        <w:t xml:space="preserve"> </w:t>
      </w:r>
      <w:r>
        <w:t>("modelled offsets")</w:t>
      </w:r>
    </w:p>
    <w:p w14:paraId="77715DD7" w14:textId="77777777" w:rsidR="009A087F" w:rsidRDefault="009A087F" w:rsidP="00C14C70">
      <w:pPr>
        <w:spacing w:after="0" w:line="240" w:lineRule="auto"/>
      </w:pPr>
      <w:r>
        <w:t xml:space="preserve">   {</w:t>
      </w:r>
    </w:p>
    <w:p w14:paraId="5329F8FD" w14:textId="4480C1B7" w:rsidR="009A087F" w:rsidRDefault="009A087F" w:rsidP="00C14C70">
      <w:pPr>
        <w:spacing w:after="0" w:line="240" w:lineRule="auto"/>
      </w:pPr>
      <w:r>
        <w:t xml:space="preserve">    Date</w:t>
      </w:r>
      <w:r w:rsidR="00966E9C">
        <w:t xml:space="preserve"> </w:t>
      </w:r>
      <w:r>
        <w:t>("=A95 twigs comb-CB");</w:t>
      </w:r>
    </w:p>
    <w:p w14:paraId="0C41F3BB" w14:textId="187C98E8" w:rsidR="009A087F" w:rsidRDefault="009A087F" w:rsidP="00C14C70">
      <w:pPr>
        <w:spacing w:after="0" w:line="240" w:lineRule="auto"/>
      </w:pPr>
      <w:r>
        <w:t xml:space="preserve">    Date</w:t>
      </w:r>
      <w:r w:rsidR="00966E9C">
        <w:t xml:space="preserve"> </w:t>
      </w:r>
      <w:r>
        <w:t xml:space="preserve">("=A99 </w:t>
      </w:r>
      <w:proofErr w:type="spellStart"/>
      <w:r>
        <w:t>Twig_CB</w:t>
      </w:r>
      <w:proofErr w:type="spellEnd"/>
      <w:r>
        <w:t>");</w:t>
      </w:r>
    </w:p>
    <w:p w14:paraId="592FFD09" w14:textId="32D762DE" w:rsidR="009A087F" w:rsidRDefault="009A087F" w:rsidP="00C14C70">
      <w:pPr>
        <w:spacing w:after="0" w:line="240" w:lineRule="auto"/>
      </w:pPr>
      <w:r>
        <w:t xml:space="preserve">    Date</w:t>
      </w:r>
      <w:r w:rsidR="00966E9C">
        <w:t xml:space="preserve"> </w:t>
      </w:r>
      <w:r>
        <w:t>("=A130 Cereal-CB");</w:t>
      </w:r>
    </w:p>
    <w:p w14:paraId="210B33A3" w14:textId="0984FB50" w:rsidR="009A087F" w:rsidRDefault="009A087F" w:rsidP="00C14C70">
      <w:pPr>
        <w:spacing w:after="0" w:line="240" w:lineRule="auto"/>
      </w:pPr>
      <w:r>
        <w:t xml:space="preserve">    Date</w:t>
      </w:r>
      <w:r w:rsidR="00966E9C">
        <w:t xml:space="preserve"> </w:t>
      </w:r>
      <w:r>
        <w:t xml:space="preserve">("=A278 grass </w:t>
      </w:r>
      <w:proofErr w:type="spellStart"/>
      <w:r>
        <w:t>comb_CB</w:t>
      </w:r>
      <w:proofErr w:type="spellEnd"/>
      <w:r>
        <w:t>");</w:t>
      </w:r>
    </w:p>
    <w:p w14:paraId="45C8C73C" w14:textId="77777777" w:rsidR="009A087F" w:rsidRDefault="009A087F" w:rsidP="00C14C70">
      <w:pPr>
        <w:spacing w:after="0" w:line="240" w:lineRule="auto"/>
      </w:pPr>
      <w:r>
        <w:t xml:space="preserve">    KDE_Plot ("constrained offsets",);</w:t>
      </w:r>
    </w:p>
    <w:p w14:paraId="42902C87" w14:textId="77777777" w:rsidR="009A087F" w:rsidRDefault="009A087F" w:rsidP="00C14C70">
      <w:pPr>
        <w:spacing w:after="0" w:line="240" w:lineRule="auto"/>
      </w:pPr>
      <w:r>
        <w:t xml:space="preserve">   };</w:t>
      </w:r>
    </w:p>
    <w:p w14:paraId="300907D1" w14:textId="728F8BB9" w:rsidR="009A087F" w:rsidRDefault="009A087F" w:rsidP="00C14C70">
      <w:pPr>
        <w:spacing w:after="0" w:line="240" w:lineRule="auto"/>
      </w:pPr>
      <w:r>
        <w:t xml:space="preserve">   </w:t>
      </w:r>
      <w:r w:rsidR="00C66F5B">
        <w:t>Tau_</w:t>
      </w:r>
      <w:r>
        <w:t>Boundary ("End offsets");</w:t>
      </w:r>
    </w:p>
    <w:p w14:paraId="657DAF6B" w14:textId="77777777" w:rsidR="009A087F" w:rsidRDefault="009A087F" w:rsidP="00C14C70">
      <w:pPr>
        <w:spacing w:after="0" w:line="240" w:lineRule="auto"/>
      </w:pPr>
      <w:r>
        <w:t xml:space="preserve">  };</w:t>
      </w:r>
    </w:p>
    <w:p w14:paraId="4A4BC85C" w14:textId="2C939DC6" w:rsidR="00DB6F64" w:rsidRDefault="009A087F" w:rsidP="00C14C70">
      <w:pPr>
        <w:spacing w:after="0" w:line="240" w:lineRule="auto"/>
      </w:pPr>
      <w:r>
        <w:t xml:space="preserve"> };</w:t>
      </w:r>
    </w:p>
    <w:p w14:paraId="2735E429" w14:textId="77777777" w:rsidR="00DB6F64" w:rsidRDefault="00DB6F64" w:rsidP="00C14C70">
      <w:pPr>
        <w:spacing w:after="0" w:line="240" w:lineRule="auto"/>
      </w:pPr>
    </w:p>
    <w:p w14:paraId="47A00280" w14:textId="544EED2D" w:rsidR="007F4570" w:rsidRPr="0040370F" w:rsidRDefault="00DB6F64" w:rsidP="00C14C70">
      <w:pPr>
        <w:pStyle w:val="Heading3"/>
        <w:spacing w:before="0" w:line="240" w:lineRule="auto"/>
      </w:pPr>
      <w:r>
        <w:t>P</w:t>
      </w:r>
      <w:r w:rsidR="000673AB">
        <w:t>art</w:t>
      </w:r>
      <w:r w:rsidR="00416182">
        <w:t xml:space="preserve"> 3</w:t>
      </w:r>
      <w:r w:rsidR="000673AB">
        <w:tab/>
      </w:r>
      <w:r w:rsidR="00416182">
        <w:t xml:space="preserve">Testing outlier models on </w:t>
      </w:r>
      <w:r w:rsidR="007F4570" w:rsidRPr="0040370F">
        <w:t>archaeological results</w:t>
      </w:r>
    </w:p>
    <w:p w14:paraId="5B516805" w14:textId="12AE109D" w:rsidR="009C3E12" w:rsidRPr="00832443" w:rsidRDefault="00416182" w:rsidP="00C14C70">
      <w:pPr>
        <w:pStyle w:val="Heading4"/>
        <w:spacing w:before="0" w:line="240" w:lineRule="auto"/>
        <w:rPr>
          <w:color w:val="000000"/>
        </w:rPr>
      </w:pPr>
      <w:r>
        <w:t xml:space="preserve">Model 1 with Charcoal </w:t>
      </w:r>
      <w:r w:rsidR="00966E9C">
        <w:t>OM</w:t>
      </w:r>
    </w:p>
    <w:p w14:paraId="2DCFBFDC" w14:textId="77777777" w:rsidR="00F77C7F" w:rsidRDefault="00F77C7F" w:rsidP="00C14C70">
      <w:pPr>
        <w:spacing w:after="0" w:line="240" w:lineRule="auto"/>
      </w:pPr>
      <w:r>
        <w:t>Options ()</w:t>
      </w:r>
    </w:p>
    <w:p w14:paraId="160037FC" w14:textId="77777777" w:rsidR="00F77C7F" w:rsidRDefault="00F77C7F" w:rsidP="00C14C70">
      <w:pPr>
        <w:spacing w:after="0" w:line="240" w:lineRule="auto"/>
      </w:pPr>
      <w:r>
        <w:t xml:space="preserve"> {</w:t>
      </w:r>
    </w:p>
    <w:p w14:paraId="217088F4" w14:textId="77777777" w:rsidR="00F77C7F" w:rsidRDefault="00F77C7F" w:rsidP="00C14C70">
      <w:pPr>
        <w:spacing w:after="0" w:line="240" w:lineRule="auto"/>
      </w:pPr>
      <w:r>
        <w:t xml:space="preserve">  Resolution=1;</w:t>
      </w:r>
    </w:p>
    <w:p w14:paraId="7542BA46" w14:textId="77777777" w:rsidR="00F77C7F" w:rsidRDefault="00F77C7F" w:rsidP="00C14C70">
      <w:pPr>
        <w:spacing w:after="0" w:line="240" w:lineRule="auto"/>
      </w:pPr>
      <w:r>
        <w:t xml:space="preserve"> };</w:t>
      </w:r>
    </w:p>
    <w:p w14:paraId="1BF11421" w14:textId="77777777" w:rsidR="00F77C7F" w:rsidRDefault="00F77C7F" w:rsidP="00C14C70">
      <w:pPr>
        <w:spacing w:after="0" w:line="240" w:lineRule="auto"/>
      </w:pPr>
      <w:r>
        <w:t xml:space="preserve"> Plot ()</w:t>
      </w:r>
    </w:p>
    <w:p w14:paraId="0A9E03D8" w14:textId="77777777" w:rsidR="00F77C7F" w:rsidRDefault="00F77C7F" w:rsidP="00C14C70">
      <w:pPr>
        <w:spacing w:after="0" w:line="240" w:lineRule="auto"/>
      </w:pPr>
      <w:r>
        <w:t xml:space="preserve"> {</w:t>
      </w:r>
    </w:p>
    <w:p w14:paraId="6B061E61" w14:textId="77777777" w:rsidR="00F77C7F" w:rsidRDefault="00F77C7F" w:rsidP="00C14C70">
      <w:pPr>
        <w:spacing w:after="0" w:line="240" w:lineRule="auto"/>
      </w:pPr>
      <w:r>
        <w:t xml:space="preserve">  Outlier_Model ("charcoal", </w:t>
      </w:r>
      <w:proofErr w:type="spellStart"/>
      <w:proofErr w:type="gramStart"/>
      <w:r>
        <w:t>Exp</w:t>
      </w:r>
      <w:proofErr w:type="spellEnd"/>
      <w:r>
        <w:t>(</w:t>
      </w:r>
      <w:proofErr w:type="gramEnd"/>
      <w:r>
        <w:t>1,-10,0), U(0,3),"t");</w:t>
      </w:r>
    </w:p>
    <w:p w14:paraId="64C84FD2" w14:textId="77777777" w:rsidR="00F77C7F" w:rsidRDefault="00F77C7F" w:rsidP="00C14C70">
      <w:pPr>
        <w:spacing w:after="0" w:line="240" w:lineRule="auto"/>
      </w:pPr>
      <w:r>
        <w:t xml:space="preserve">  Sequence ("Aarre")</w:t>
      </w:r>
    </w:p>
    <w:p w14:paraId="73AB0A5F" w14:textId="77777777" w:rsidR="00F77C7F" w:rsidRDefault="00F77C7F" w:rsidP="00C14C70">
      <w:pPr>
        <w:spacing w:after="0" w:line="240" w:lineRule="auto"/>
      </w:pPr>
      <w:r>
        <w:t xml:space="preserve">  {</w:t>
      </w:r>
    </w:p>
    <w:p w14:paraId="03B9CB9C" w14:textId="77777777" w:rsidR="00F77C7F" w:rsidRDefault="00F77C7F" w:rsidP="00C14C70">
      <w:pPr>
        <w:spacing w:after="0" w:line="240" w:lineRule="auto"/>
      </w:pPr>
      <w:r>
        <w:t xml:space="preserve">   Boundary("Start");</w:t>
      </w:r>
    </w:p>
    <w:p w14:paraId="09C4E522" w14:textId="77777777" w:rsidR="00F77C7F" w:rsidRDefault="00F77C7F" w:rsidP="00C14C70">
      <w:pPr>
        <w:spacing w:after="0" w:line="240" w:lineRule="auto"/>
      </w:pPr>
      <w:r>
        <w:t xml:space="preserve">   Phase ("Aarre urnfield cemetery")</w:t>
      </w:r>
    </w:p>
    <w:p w14:paraId="61970B70" w14:textId="77777777" w:rsidR="00F77C7F" w:rsidRDefault="00F77C7F" w:rsidP="00C14C70">
      <w:pPr>
        <w:spacing w:after="0" w:line="240" w:lineRule="auto"/>
      </w:pPr>
      <w:r>
        <w:t xml:space="preserve">   {</w:t>
      </w:r>
    </w:p>
    <w:p w14:paraId="7A9EA977" w14:textId="77777777" w:rsidR="00F77C7F" w:rsidRDefault="00F77C7F" w:rsidP="00C14C70">
      <w:pPr>
        <w:spacing w:after="0" w:line="240" w:lineRule="auto"/>
      </w:pPr>
      <w:r>
        <w:t xml:space="preserve">    Sequence ("A86")</w:t>
      </w:r>
    </w:p>
    <w:p w14:paraId="33D83C02" w14:textId="77777777" w:rsidR="00F77C7F" w:rsidRDefault="00F77C7F" w:rsidP="00C14C70">
      <w:pPr>
        <w:spacing w:after="0" w:line="240" w:lineRule="auto"/>
      </w:pPr>
      <w:r>
        <w:t xml:space="preserve">    {</w:t>
      </w:r>
    </w:p>
    <w:p w14:paraId="0982E349" w14:textId="77777777" w:rsidR="00F77C7F" w:rsidRDefault="00F77C7F" w:rsidP="00C14C70">
      <w:pPr>
        <w:spacing w:after="0" w:line="240" w:lineRule="auto"/>
      </w:pPr>
      <w:r>
        <w:t xml:space="preserve">     After ("older CC from A86")</w:t>
      </w:r>
    </w:p>
    <w:p w14:paraId="7D5610BA" w14:textId="77777777" w:rsidR="00F77C7F" w:rsidRDefault="00F77C7F" w:rsidP="00C14C70">
      <w:pPr>
        <w:spacing w:after="0" w:line="240" w:lineRule="auto"/>
      </w:pPr>
      <w:r>
        <w:t xml:space="preserve">     {</w:t>
      </w:r>
    </w:p>
    <w:p w14:paraId="69CCAC06" w14:textId="77777777" w:rsidR="00F77C7F" w:rsidRDefault="00F77C7F" w:rsidP="00C14C70">
      <w:pPr>
        <w:spacing w:after="0" w:line="240" w:lineRule="auto"/>
      </w:pPr>
      <w:r>
        <w:t xml:space="preserve">      R_Date ("A86 KIA-53941", 2463, 25);</w:t>
      </w:r>
    </w:p>
    <w:p w14:paraId="6BF05724" w14:textId="77777777" w:rsidR="00F77C7F" w:rsidRDefault="00F77C7F" w:rsidP="00C14C70">
      <w:pPr>
        <w:spacing w:after="0" w:line="240" w:lineRule="auto"/>
      </w:pPr>
      <w:r>
        <w:t xml:space="preserve">      //Acer sp. trunk</w:t>
      </w:r>
    </w:p>
    <w:p w14:paraId="7E4BEEAB" w14:textId="77777777" w:rsidR="00F77C7F" w:rsidRDefault="00F77C7F" w:rsidP="00C14C70">
      <w:pPr>
        <w:spacing w:after="0" w:line="240" w:lineRule="auto"/>
      </w:pPr>
      <w:r>
        <w:t xml:space="preserve">     };</w:t>
      </w:r>
    </w:p>
    <w:p w14:paraId="42101A38" w14:textId="77777777" w:rsidR="00F77C7F" w:rsidRDefault="00F77C7F" w:rsidP="00C14C70">
      <w:pPr>
        <w:spacing w:after="0" w:line="240" w:lineRule="auto"/>
      </w:pPr>
      <w:r>
        <w:t xml:space="preserve">     Phase("A86")</w:t>
      </w:r>
    </w:p>
    <w:p w14:paraId="7ECAB92C" w14:textId="77777777" w:rsidR="00F77C7F" w:rsidRDefault="00F77C7F" w:rsidP="00C14C70">
      <w:pPr>
        <w:spacing w:after="0" w:line="240" w:lineRule="auto"/>
      </w:pPr>
      <w:r>
        <w:t xml:space="preserve">     {</w:t>
      </w:r>
    </w:p>
    <w:p w14:paraId="422EBD3A" w14:textId="77777777" w:rsidR="00F77C7F" w:rsidRDefault="00F77C7F" w:rsidP="00C14C70">
      <w:pPr>
        <w:spacing w:after="0" w:line="240" w:lineRule="auto"/>
      </w:pPr>
      <w:r>
        <w:t xml:space="preserve">      R_Date ("A86 CB KIA-53942", 2382, 19)</w:t>
      </w:r>
    </w:p>
    <w:p w14:paraId="161E37CF" w14:textId="77777777" w:rsidR="00F77C7F" w:rsidRDefault="00F77C7F" w:rsidP="00C14C70">
      <w:pPr>
        <w:spacing w:after="0" w:line="240" w:lineRule="auto"/>
      </w:pPr>
      <w:r>
        <w:t xml:space="preserve">      {</w:t>
      </w:r>
    </w:p>
    <w:p w14:paraId="204FBC98" w14:textId="77777777" w:rsidR="00F77C7F" w:rsidRDefault="00F77C7F" w:rsidP="00C14C70">
      <w:pPr>
        <w:spacing w:after="0" w:line="240" w:lineRule="auto"/>
      </w:pPr>
      <w:r>
        <w:t xml:space="preserve">       Outlier ("charcoal", 1);</w:t>
      </w:r>
    </w:p>
    <w:p w14:paraId="2E02D622" w14:textId="77777777" w:rsidR="00F77C7F" w:rsidRDefault="00F77C7F" w:rsidP="00C14C70">
      <w:pPr>
        <w:spacing w:after="0" w:line="240" w:lineRule="auto"/>
      </w:pPr>
      <w:r>
        <w:t xml:space="preserve">      };</w:t>
      </w:r>
    </w:p>
    <w:p w14:paraId="3DDD91B2" w14:textId="77777777" w:rsidR="00F77C7F" w:rsidRDefault="00F77C7F" w:rsidP="00C14C70">
      <w:pPr>
        <w:spacing w:after="0" w:line="240" w:lineRule="auto"/>
      </w:pPr>
      <w:r>
        <w:t xml:space="preserve">     };</w:t>
      </w:r>
    </w:p>
    <w:p w14:paraId="782B2E1B" w14:textId="77777777" w:rsidR="00F77C7F" w:rsidRDefault="00F77C7F" w:rsidP="00C14C70">
      <w:pPr>
        <w:spacing w:after="0" w:line="240" w:lineRule="auto"/>
      </w:pPr>
      <w:r>
        <w:lastRenderedPageBreak/>
        <w:t xml:space="preserve">    };</w:t>
      </w:r>
    </w:p>
    <w:p w14:paraId="2B94B6D9" w14:textId="77777777" w:rsidR="00F77C7F" w:rsidRDefault="00F77C7F" w:rsidP="00C14C70">
      <w:pPr>
        <w:spacing w:after="0" w:line="240" w:lineRule="auto"/>
      </w:pPr>
      <w:r>
        <w:t xml:space="preserve">    Combine("A95")</w:t>
      </w:r>
    </w:p>
    <w:p w14:paraId="0337722F" w14:textId="77777777" w:rsidR="00F77C7F" w:rsidRDefault="00F77C7F" w:rsidP="00C14C70">
      <w:pPr>
        <w:spacing w:after="0" w:line="240" w:lineRule="auto"/>
      </w:pPr>
      <w:r>
        <w:t xml:space="preserve">    {</w:t>
      </w:r>
    </w:p>
    <w:p w14:paraId="01243644" w14:textId="77777777" w:rsidR="00F77C7F" w:rsidRDefault="00F77C7F" w:rsidP="00C14C70">
      <w:pPr>
        <w:spacing w:after="0" w:line="240" w:lineRule="auto"/>
      </w:pPr>
      <w:r>
        <w:t xml:space="preserve">     R_Date ("RICH-25342 CB", 2428, 27)</w:t>
      </w:r>
    </w:p>
    <w:p w14:paraId="6542833A" w14:textId="77777777" w:rsidR="00F77C7F" w:rsidRDefault="00F77C7F" w:rsidP="00C14C70">
      <w:pPr>
        <w:spacing w:after="0" w:line="240" w:lineRule="auto"/>
      </w:pPr>
      <w:r>
        <w:t xml:space="preserve">     {</w:t>
      </w:r>
    </w:p>
    <w:p w14:paraId="43B14592" w14:textId="77777777" w:rsidR="00F77C7F" w:rsidRDefault="00F77C7F" w:rsidP="00C14C70">
      <w:pPr>
        <w:spacing w:after="0" w:line="240" w:lineRule="auto"/>
      </w:pPr>
      <w:r>
        <w:t xml:space="preserve">      Outlier ("charcoal", 1);</w:t>
      </w:r>
    </w:p>
    <w:p w14:paraId="02C6C24B" w14:textId="77777777" w:rsidR="00F77C7F" w:rsidRDefault="00F77C7F" w:rsidP="00C14C70">
      <w:pPr>
        <w:spacing w:after="0" w:line="240" w:lineRule="auto"/>
      </w:pPr>
      <w:r>
        <w:t xml:space="preserve">     };</w:t>
      </w:r>
    </w:p>
    <w:p w14:paraId="1E1858F7" w14:textId="77777777" w:rsidR="00F77C7F" w:rsidRDefault="00F77C7F" w:rsidP="00C14C70">
      <w:pPr>
        <w:spacing w:after="0" w:line="240" w:lineRule="auto"/>
      </w:pPr>
      <w:r>
        <w:t xml:space="preserve">     R_Date ("A95 twigs comb", 2399, 19);</w:t>
      </w:r>
    </w:p>
    <w:p w14:paraId="2719CB89" w14:textId="77777777" w:rsidR="00F77C7F" w:rsidRDefault="00F77C7F" w:rsidP="00C14C70">
      <w:pPr>
        <w:spacing w:after="0" w:line="240" w:lineRule="auto"/>
      </w:pPr>
      <w:r>
        <w:t xml:space="preserve">     //2xtwig</w:t>
      </w:r>
    </w:p>
    <w:p w14:paraId="23A1FC0C" w14:textId="77777777" w:rsidR="00F77C7F" w:rsidRDefault="00F77C7F" w:rsidP="00C14C70">
      <w:pPr>
        <w:spacing w:after="0" w:line="240" w:lineRule="auto"/>
      </w:pPr>
      <w:r>
        <w:t xml:space="preserve">    };</w:t>
      </w:r>
    </w:p>
    <w:p w14:paraId="184F1175" w14:textId="77777777" w:rsidR="00F77C7F" w:rsidRDefault="00F77C7F" w:rsidP="00C14C70">
      <w:pPr>
        <w:spacing w:after="0" w:line="240" w:lineRule="auto"/>
      </w:pPr>
      <w:r>
        <w:t xml:space="preserve">    Sequence ("A99")</w:t>
      </w:r>
    </w:p>
    <w:p w14:paraId="2C5D78B7" w14:textId="77777777" w:rsidR="00F77C7F" w:rsidRDefault="00F77C7F" w:rsidP="00C14C70">
      <w:pPr>
        <w:spacing w:after="0" w:line="240" w:lineRule="auto"/>
      </w:pPr>
      <w:r>
        <w:t xml:space="preserve">    {</w:t>
      </w:r>
    </w:p>
    <w:p w14:paraId="18ECDBB3" w14:textId="77777777" w:rsidR="00F77C7F" w:rsidRDefault="00F77C7F" w:rsidP="00C14C70">
      <w:pPr>
        <w:spacing w:after="0" w:line="240" w:lineRule="auto"/>
      </w:pPr>
      <w:r>
        <w:t xml:space="preserve">     After ("older CC from A99")</w:t>
      </w:r>
    </w:p>
    <w:p w14:paraId="51B525FD" w14:textId="77777777" w:rsidR="00F77C7F" w:rsidRDefault="00F77C7F" w:rsidP="00C14C70">
      <w:pPr>
        <w:spacing w:after="0" w:line="240" w:lineRule="auto"/>
      </w:pPr>
      <w:r>
        <w:t xml:space="preserve">     {</w:t>
      </w:r>
    </w:p>
    <w:p w14:paraId="2D7F2B16" w14:textId="77777777" w:rsidR="00F77C7F" w:rsidRDefault="00F77C7F" w:rsidP="00C14C70">
      <w:pPr>
        <w:spacing w:after="0" w:line="240" w:lineRule="auto"/>
      </w:pPr>
      <w:r>
        <w:t xml:space="preserve">      R_Date ("A99 RICH-25071", 2269, 29);</w:t>
      </w:r>
    </w:p>
    <w:p w14:paraId="02A4AC1C" w14:textId="77777777" w:rsidR="00F77C7F" w:rsidRDefault="00F77C7F" w:rsidP="00C14C70">
      <w:pPr>
        <w:spacing w:after="0" w:line="240" w:lineRule="auto"/>
      </w:pPr>
      <w:r>
        <w:t xml:space="preserve">      //Alnus trunk (pit)</w:t>
      </w:r>
    </w:p>
    <w:p w14:paraId="026B5BBB" w14:textId="77777777" w:rsidR="00F77C7F" w:rsidRDefault="00F77C7F" w:rsidP="00C14C70">
      <w:pPr>
        <w:spacing w:after="0" w:line="240" w:lineRule="auto"/>
      </w:pPr>
      <w:r>
        <w:t xml:space="preserve">      R_Date ("A99 RICH-25066", 2251, 30);</w:t>
      </w:r>
    </w:p>
    <w:p w14:paraId="6BAAD931" w14:textId="77777777" w:rsidR="00F77C7F" w:rsidRDefault="00F77C7F" w:rsidP="00C14C70">
      <w:pPr>
        <w:spacing w:after="0" w:line="240" w:lineRule="auto"/>
      </w:pPr>
      <w:r>
        <w:t xml:space="preserve">      //Alnus sp. trunk</w:t>
      </w:r>
    </w:p>
    <w:p w14:paraId="145B2FD9" w14:textId="77777777" w:rsidR="00F77C7F" w:rsidRDefault="00F77C7F" w:rsidP="00C14C70">
      <w:pPr>
        <w:spacing w:after="0" w:line="240" w:lineRule="auto"/>
      </w:pPr>
      <w:r>
        <w:t xml:space="preserve">      R_Date ("A99 RICH-25067", 3115, 31);</w:t>
      </w:r>
    </w:p>
    <w:p w14:paraId="09475E32" w14:textId="77777777" w:rsidR="00F77C7F" w:rsidRDefault="00F77C7F" w:rsidP="00C14C70">
      <w:pPr>
        <w:spacing w:after="0" w:line="240" w:lineRule="auto"/>
      </w:pPr>
      <w:r>
        <w:t xml:space="preserve">      //Quercus trunk</w:t>
      </w:r>
    </w:p>
    <w:p w14:paraId="11F546C9" w14:textId="77777777" w:rsidR="00F77C7F" w:rsidRDefault="00F77C7F" w:rsidP="00C14C70">
      <w:pPr>
        <w:spacing w:after="0" w:line="240" w:lineRule="auto"/>
      </w:pPr>
      <w:r>
        <w:t xml:space="preserve">     };</w:t>
      </w:r>
    </w:p>
    <w:p w14:paraId="09A93D5A" w14:textId="77777777" w:rsidR="00F77C7F" w:rsidRDefault="00F77C7F" w:rsidP="00C14C70">
      <w:pPr>
        <w:spacing w:after="0" w:line="240" w:lineRule="auto"/>
      </w:pPr>
      <w:r>
        <w:t xml:space="preserve">     Combine("A99")</w:t>
      </w:r>
    </w:p>
    <w:p w14:paraId="3CA35F3E" w14:textId="77777777" w:rsidR="00F77C7F" w:rsidRDefault="00F77C7F" w:rsidP="00C14C70">
      <w:pPr>
        <w:spacing w:after="0" w:line="240" w:lineRule="auto"/>
      </w:pPr>
      <w:r>
        <w:t xml:space="preserve">     {</w:t>
      </w:r>
    </w:p>
    <w:p w14:paraId="6289942E" w14:textId="77777777" w:rsidR="00F77C7F" w:rsidRDefault="00F77C7F" w:rsidP="00C14C70">
      <w:pPr>
        <w:spacing w:after="0" w:line="240" w:lineRule="auto"/>
      </w:pPr>
      <w:r>
        <w:t xml:space="preserve">      R_Date ("GrM-16774 CB", 2255, 20)</w:t>
      </w:r>
    </w:p>
    <w:p w14:paraId="53068D90" w14:textId="77777777" w:rsidR="00F77C7F" w:rsidRDefault="00F77C7F" w:rsidP="00C14C70">
      <w:pPr>
        <w:spacing w:after="0" w:line="240" w:lineRule="auto"/>
      </w:pPr>
      <w:r>
        <w:t xml:space="preserve">      {</w:t>
      </w:r>
    </w:p>
    <w:p w14:paraId="3D71B9E2" w14:textId="77777777" w:rsidR="00F77C7F" w:rsidRDefault="00F77C7F" w:rsidP="00C14C70">
      <w:pPr>
        <w:spacing w:after="0" w:line="240" w:lineRule="auto"/>
      </w:pPr>
      <w:r>
        <w:t xml:space="preserve">       Outlier ("charcoal", 1);</w:t>
      </w:r>
    </w:p>
    <w:p w14:paraId="4EF4F482" w14:textId="77777777" w:rsidR="00F77C7F" w:rsidRDefault="00F77C7F" w:rsidP="00C14C70">
      <w:pPr>
        <w:spacing w:after="0" w:line="240" w:lineRule="auto"/>
      </w:pPr>
      <w:r>
        <w:t xml:space="preserve">      };</w:t>
      </w:r>
    </w:p>
    <w:p w14:paraId="2654FE2A" w14:textId="77777777" w:rsidR="00F77C7F" w:rsidRDefault="00F77C7F" w:rsidP="00C14C70">
      <w:pPr>
        <w:spacing w:after="0" w:line="240" w:lineRule="auto"/>
      </w:pPr>
      <w:r>
        <w:t xml:space="preserve">      R_Date ("RICH-25069", 2085, 29);</w:t>
      </w:r>
    </w:p>
    <w:p w14:paraId="25A74A0E" w14:textId="77777777" w:rsidR="00F77C7F" w:rsidRDefault="00F77C7F" w:rsidP="00C14C70">
      <w:pPr>
        <w:spacing w:after="0" w:line="240" w:lineRule="auto"/>
      </w:pPr>
      <w:r>
        <w:t xml:space="preserve">      //twig</w:t>
      </w:r>
    </w:p>
    <w:p w14:paraId="1DD0C8CA" w14:textId="77777777" w:rsidR="00F77C7F" w:rsidRDefault="00F77C7F" w:rsidP="00C14C70">
      <w:pPr>
        <w:spacing w:after="0" w:line="240" w:lineRule="auto"/>
      </w:pPr>
      <w:r>
        <w:t xml:space="preserve">     };</w:t>
      </w:r>
    </w:p>
    <w:p w14:paraId="6DB3AEB8" w14:textId="77777777" w:rsidR="00F77C7F" w:rsidRDefault="00F77C7F" w:rsidP="00C14C70">
      <w:pPr>
        <w:spacing w:after="0" w:line="240" w:lineRule="auto"/>
      </w:pPr>
      <w:r>
        <w:t xml:space="preserve">    };</w:t>
      </w:r>
    </w:p>
    <w:p w14:paraId="2142B1AC" w14:textId="77777777" w:rsidR="00F77C7F" w:rsidRDefault="00F77C7F" w:rsidP="00C14C70">
      <w:pPr>
        <w:spacing w:after="0" w:line="240" w:lineRule="auto"/>
      </w:pPr>
      <w:r>
        <w:t xml:space="preserve">    Sequence ("A117")</w:t>
      </w:r>
    </w:p>
    <w:p w14:paraId="16A6CB75" w14:textId="77777777" w:rsidR="00F77C7F" w:rsidRDefault="00F77C7F" w:rsidP="00C14C70">
      <w:pPr>
        <w:spacing w:after="0" w:line="240" w:lineRule="auto"/>
      </w:pPr>
      <w:r>
        <w:t xml:space="preserve">    {</w:t>
      </w:r>
    </w:p>
    <w:p w14:paraId="17D81548" w14:textId="77777777" w:rsidR="00F77C7F" w:rsidRDefault="00F77C7F" w:rsidP="00C14C70">
      <w:pPr>
        <w:spacing w:after="0" w:line="240" w:lineRule="auto"/>
      </w:pPr>
      <w:r>
        <w:t xml:space="preserve">     After ("older CC from A117")</w:t>
      </w:r>
    </w:p>
    <w:p w14:paraId="57B53376" w14:textId="77777777" w:rsidR="00F77C7F" w:rsidRDefault="00F77C7F" w:rsidP="00C14C70">
      <w:pPr>
        <w:spacing w:after="0" w:line="240" w:lineRule="auto"/>
      </w:pPr>
      <w:r>
        <w:t xml:space="preserve">     {</w:t>
      </w:r>
    </w:p>
    <w:p w14:paraId="5D841A92" w14:textId="77777777" w:rsidR="00F77C7F" w:rsidRDefault="00F77C7F" w:rsidP="00C14C70">
      <w:pPr>
        <w:spacing w:after="0" w:line="240" w:lineRule="auto"/>
      </w:pPr>
      <w:r>
        <w:t xml:space="preserve">      R_Date ("A117 KIA-53943", 2449, 25);</w:t>
      </w:r>
    </w:p>
    <w:p w14:paraId="2FFC31AD" w14:textId="77777777" w:rsidR="00F77C7F" w:rsidRDefault="00F77C7F" w:rsidP="00C14C70">
      <w:pPr>
        <w:spacing w:after="0" w:line="240" w:lineRule="auto"/>
      </w:pPr>
      <w:r>
        <w:t xml:space="preserve">      //Quercus trunk</w:t>
      </w:r>
    </w:p>
    <w:p w14:paraId="790A7D21" w14:textId="77777777" w:rsidR="00F77C7F" w:rsidRDefault="00F77C7F" w:rsidP="00C14C70">
      <w:pPr>
        <w:spacing w:after="0" w:line="240" w:lineRule="auto"/>
      </w:pPr>
      <w:r>
        <w:t xml:space="preserve">      R_Date ("A117 KIA-53944", 2495, 24);</w:t>
      </w:r>
    </w:p>
    <w:p w14:paraId="226F5F8A" w14:textId="77777777" w:rsidR="00F77C7F" w:rsidRDefault="00F77C7F" w:rsidP="00C14C70">
      <w:pPr>
        <w:spacing w:after="0" w:line="240" w:lineRule="auto"/>
      </w:pPr>
      <w:r>
        <w:t xml:space="preserve">      //Quercus trunk</w:t>
      </w:r>
    </w:p>
    <w:p w14:paraId="25B0F10C" w14:textId="77777777" w:rsidR="00F77C7F" w:rsidRDefault="00F77C7F" w:rsidP="00C14C70">
      <w:pPr>
        <w:spacing w:after="0" w:line="240" w:lineRule="auto"/>
      </w:pPr>
      <w:r>
        <w:t xml:space="preserve">     };</w:t>
      </w:r>
    </w:p>
    <w:p w14:paraId="101C30E1" w14:textId="77777777" w:rsidR="00F77C7F" w:rsidRDefault="00F77C7F" w:rsidP="00C14C70">
      <w:pPr>
        <w:spacing w:after="0" w:line="240" w:lineRule="auto"/>
      </w:pPr>
      <w:r>
        <w:t xml:space="preserve">     Phase("A117")</w:t>
      </w:r>
    </w:p>
    <w:p w14:paraId="248BE136" w14:textId="77777777" w:rsidR="00F77C7F" w:rsidRDefault="00F77C7F" w:rsidP="00C14C70">
      <w:pPr>
        <w:spacing w:after="0" w:line="240" w:lineRule="auto"/>
      </w:pPr>
      <w:r>
        <w:t xml:space="preserve">     {</w:t>
      </w:r>
    </w:p>
    <w:p w14:paraId="254B944F" w14:textId="77777777" w:rsidR="00F77C7F" w:rsidRDefault="00F77C7F" w:rsidP="00C14C70">
      <w:pPr>
        <w:spacing w:after="0" w:line="240" w:lineRule="auto"/>
      </w:pPr>
      <w:r>
        <w:t xml:space="preserve">      R_Date ("A117 CB (mean)", 2431, 15)</w:t>
      </w:r>
    </w:p>
    <w:p w14:paraId="5F855D4F" w14:textId="77777777" w:rsidR="00F77C7F" w:rsidRDefault="00F77C7F" w:rsidP="00C14C70">
      <w:pPr>
        <w:spacing w:after="0" w:line="240" w:lineRule="auto"/>
      </w:pPr>
      <w:r>
        <w:t xml:space="preserve">      {</w:t>
      </w:r>
    </w:p>
    <w:p w14:paraId="1A598BE6" w14:textId="77777777" w:rsidR="00F77C7F" w:rsidRDefault="00F77C7F" w:rsidP="00C14C70">
      <w:pPr>
        <w:spacing w:after="0" w:line="240" w:lineRule="auto"/>
      </w:pPr>
      <w:r>
        <w:t xml:space="preserve">       Outlier ("charcoal", 1);</w:t>
      </w:r>
    </w:p>
    <w:p w14:paraId="7858B51E" w14:textId="77777777" w:rsidR="00F77C7F" w:rsidRDefault="00F77C7F" w:rsidP="00C14C70">
      <w:pPr>
        <w:spacing w:after="0" w:line="240" w:lineRule="auto"/>
      </w:pPr>
      <w:r>
        <w:t xml:space="preserve">      };</w:t>
      </w:r>
    </w:p>
    <w:p w14:paraId="7E29336F" w14:textId="77777777" w:rsidR="00F77C7F" w:rsidRDefault="00F77C7F" w:rsidP="00C14C70">
      <w:pPr>
        <w:spacing w:after="0" w:line="240" w:lineRule="auto"/>
      </w:pPr>
      <w:r>
        <w:t xml:space="preserve">     };</w:t>
      </w:r>
    </w:p>
    <w:p w14:paraId="0DA72D20" w14:textId="77777777" w:rsidR="00F77C7F" w:rsidRDefault="00F77C7F" w:rsidP="00C14C70">
      <w:pPr>
        <w:spacing w:after="0" w:line="240" w:lineRule="auto"/>
      </w:pPr>
      <w:r>
        <w:t xml:space="preserve">    };</w:t>
      </w:r>
    </w:p>
    <w:p w14:paraId="617AEB95" w14:textId="77777777" w:rsidR="00F77C7F" w:rsidRDefault="00F77C7F" w:rsidP="00C14C70">
      <w:pPr>
        <w:spacing w:after="0" w:line="240" w:lineRule="auto"/>
      </w:pPr>
      <w:r>
        <w:t xml:space="preserve">    Sequence ("A130")</w:t>
      </w:r>
    </w:p>
    <w:p w14:paraId="43AC8D7E" w14:textId="77777777" w:rsidR="00F77C7F" w:rsidRDefault="00F77C7F" w:rsidP="00C14C70">
      <w:pPr>
        <w:spacing w:after="0" w:line="240" w:lineRule="auto"/>
      </w:pPr>
      <w:r>
        <w:t xml:space="preserve">    {</w:t>
      </w:r>
    </w:p>
    <w:p w14:paraId="4DBCF6DC" w14:textId="77777777" w:rsidR="00F77C7F" w:rsidRDefault="00F77C7F" w:rsidP="00C14C70">
      <w:pPr>
        <w:spacing w:after="0" w:line="240" w:lineRule="auto"/>
      </w:pPr>
      <w:r>
        <w:t xml:space="preserve">     After ("older CC from A130")</w:t>
      </w:r>
    </w:p>
    <w:p w14:paraId="655738D3" w14:textId="77777777" w:rsidR="00F77C7F" w:rsidRDefault="00F77C7F" w:rsidP="00C14C70">
      <w:pPr>
        <w:spacing w:after="0" w:line="240" w:lineRule="auto"/>
      </w:pPr>
      <w:r>
        <w:t xml:space="preserve">     {</w:t>
      </w:r>
    </w:p>
    <w:p w14:paraId="5E2BEDDD" w14:textId="77777777" w:rsidR="00F77C7F" w:rsidRDefault="00F77C7F" w:rsidP="00C14C70">
      <w:pPr>
        <w:spacing w:after="0" w:line="240" w:lineRule="auto"/>
      </w:pPr>
      <w:r>
        <w:lastRenderedPageBreak/>
        <w:t xml:space="preserve">      R_Date ("A130 KIA-53945", 2585, 25);</w:t>
      </w:r>
    </w:p>
    <w:p w14:paraId="565110C0" w14:textId="77777777" w:rsidR="00F77C7F" w:rsidRDefault="00F77C7F" w:rsidP="00C14C70">
      <w:pPr>
        <w:spacing w:after="0" w:line="240" w:lineRule="auto"/>
      </w:pPr>
      <w:r>
        <w:t xml:space="preserve">      //grass</w:t>
      </w:r>
    </w:p>
    <w:p w14:paraId="7EFC6AF1" w14:textId="77777777" w:rsidR="00F77C7F" w:rsidRDefault="00F77C7F" w:rsidP="00C14C70">
      <w:pPr>
        <w:spacing w:after="0" w:line="240" w:lineRule="auto"/>
      </w:pPr>
      <w:r>
        <w:t xml:space="preserve">     };</w:t>
      </w:r>
    </w:p>
    <w:p w14:paraId="349F8D8C" w14:textId="77777777" w:rsidR="00F77C7F" w:rsidRDefault="00F77C7F" w:rsidP="00C14C70">
      <w:pPr>
        <w:spacing w:after="0" w:line="240" w:lineRule="auto"/>
      </w:pPr>
      <w:r>
        <w:t xml:space="preserve">     Combine("A130")</w:t>
      </w:r>
    </w:p>
    <w:p w14:paraId="68060036" w14:textId="77777777" w:rsidR="00F77C7F" w:rsidRDefault="00F77C7F" w:rsidP="00C14C70">
      <w:pPr>
        <w:spacing w:after="0" w:line="240" w:lineRule="auto"/>
      </w:pPr>
      <w:r>
        <w:t xml:space="preserve">     {</w:t>
      </w:r>
    </w:p>
    <w:p w14:paraId="4942F4FA" w14:textId="77777777" w:rsidR="00F77C7F" w:rsidRDefault="00F77C7F" w:rsidP="00C14C70">
      <w:pPr>
        <w:spacing w:after="0" w:line="240" w:lineRule="auto"/>
      </w:pPr>
      <w:r>
        <w:t xml:space="preserve">      R_Date ("A130 KIA-53947 CB", 2253, 18)</w:t>
      </w:r>
    </w:p>
    <w:p w14:paraId="28BD0119" w14:textId="77777777" w:rsidR="00F77C7F" w:rsidRDefault="00F77C7F" w:rsidP="00C14C70">
      <w:pPr>
        <w:spacing w:after="0" w:line="240" w:lineRule="auto"/>
      </w:pPr>
      <w:r>
        <w:t xml:space="preserve">      {</w:t>
      </w:r>
    </w:p>
    <w:p w14:paraId="75DFF398" w14:textId="77777777" w:rsidR="00F77C7F" w:rsidRDefault="00F77C7F" w:rsidP="00C14C70">
      <w:pPr>
        <w:spacing w:after="0" w:line="240" w:lineRule="auto"/>
      </w:pPr>
      <w:r>
        <w:t xml:space="preserve">       Outlier ("charcoal", 1);</w:t>
      </w:r>
    </w:p>
    <w:p w14:paraId="2B91146B" w14:textId="77777777" w:rsidR="00F77C7F" w:rsidRDefault="00F77C7F" w:rsidP="00C14C70">
      <w:pPr>
        <w:spacing w:after="0" w:line="240" w:lineRule="auto"/>
      </w:pPr>
      <w:r>
        <w:t xml:space="preserve">      };</w:t>
      </w:r>
    </w:p>
    <w:p w14:paraId="77C90CA2" w14:textId="77777777" w:rsidR="00F77C7F" w:rsidRDefault="00F77C7F" w:rsidP="00C14C70">
      <w:pPr>
        <w:spacing w:after="0" w:line="240" w:lineRule="auto"/>
      </w:pPr>
      <w:r>
        <w:t xml:space="preserve">      R_Date ("A130 KIA-53946", 2156, 24);</w:t>
      </w:r>
    </w:p>
    <w:p w14:paraId="76F692CB" w14:textId="77777777" w:rsidR="00F77C7F" w:rsidRDefault="00F77C7F" w:rsidP="00C14C70">
      <w:pPr>
        <w:spacing w:after="0" w:line="240" w:lineRule="auto"/>
      </w:pPr>
      <w:r>
        <w:t xml:space="preserve">      //cereal</w:t>
      </w:r>
    </w:p>
    <w:p w14:paraId="6C6A5DF8" w14:textId="77777777" w:rsidR="00F77C7F" w:rsidRDefault="00F77C7F" w:rsidP="00C14C70">
      <w:pPr>
        <w:spacing w:after="0" w:line="240" w:lineRule="auto"/>
      </w:pPr>
      <w:r>
        <w:t xml:space="preserve">     };</w:t>
      </w:r>
    </w:p>
    <w:p w14:paraId="47A3E669" w14:textId="77777777" w:rsidR="00F77C7F" w:rsidRDefault="00F77C7F" w:rsidP="00C14C70">
      <w:pPr>
        <w:spacing w:after="0" w:line="240" w:lineRule="auto"/>
      </w:pPr>
      <w:r>
        <w:t xml:space="preserve">    };</w:t>
      </w:r>
    </w:p>
    <w:p w14:paraId="75CB1299" w14:textId="77777777" w:rsidR="00F77C7F" w:rsidRDefault="00F77C7F" w:rsidP="00C14C70">
      <w:pPr>
        <w:spacing w:after="0" w:line="240" w:lineRule="auto"/>
      </w:pPr>
      <w:r>
        <w:t xml:space="preserve">    Sequence ("A155")</w:t>
      </w:r>
    </w:p>
    <w:p w14:paraId="0A956A3A" w14:textId="77777777" w:rsidR="00F77C7F" w:rsidRDefault="00F77C7F" w:rsidP="00C14C70">
      <w:pPr>
        <w:spacing w:after="0" w:line="240" w:lineRule="auto"/>
      </w:pPr>
      <w:r>
        <w:t xml:space="preserve">    {</w:t>
      </w:r>
    </w:p>
    <w:p w14:paraId="2118E340" w14:textId="77777777" w:rsidR="00F77C7F" w:rsidRDefault="00F77C7F" w:rsidP="00C14C70">
      <w:pPr>
        <w:spacing w:after="0" w:line="240" w:lineRule="auto"/>
      </w:pPr>
      <w:r>
        <w:t xml:space="preserve">     After ("older CC from A155")</w:t>
      </w:r>
    </w:p>
    <w:p w14:paraId="52D2E039" w14:textId="77777777" w:rsidR="00F77C7F" w:rsidRDefault="00F77C7F" w:rsidP="00C14C70">
      <w:pPr>
        <w:spacing w:after="0" w:line="240" w:lineRule="auto"/>
      </w:pPr>
      <w:r>
        <w:t xml:space="preserve">     {</w:t>
      </w:r>
    </w:p>
    <w:p w14:paraId="7EF0B99A" w14:textId="77777777" w:rsidR="00F77C7F" w:rsidRDefault="00F77C7F" w:rsidP="00C14C70">
      <w:pPr>
        <w:spacing w:after="0" w:line="240" w:lineRule="auto"/>
      </w:pPr>
      <w:r>
        <w:t xml:space="preserve">      R_Date ("A155 KIA-53948", 2494, 24);</w:t>
      </w:r>
    </w:p>
    <w:p w14:paraId="740D5369" w14:textId="77777777" w:rsidR="00F77C7F" w:rsidRDefault="00F77C7F" w:rsidP="00C14C70">
      <w:pPr>
        <w:spacing w:after="0" w:line="240" w:lineRule="auto"/>
      </w:pPr>
      <w:r>
        <w:t xml:space="preserve">      //cereal</w:t>
      </w:r>
    </w:p>
    <w:p w14:paraId="3E45D6C2" w14:textId="77777777" w:rsidR="00F77C7F" w:rsidRDefault="00F77C7F" w:rsidP="00C14C70">
      <w:pPr>
        <w:spacing w:after="0" w:line="240" w:lineRule="auto"/>
      </w:pPr>
      <w:r>
        <w:t xml:space="preserve">      R_Date ("A155 KIA-53949", 2466, 24);</w:t>
      </w:r>
    </w:p>
    <w:p w14:paraId="184CB4CF" w14:textId="77777777" w:rsidR="00F77C7F" w:rsidRDefault="00F77C7F" w:rsidP="00C14C70">
      <w:pPr>
        <w:spacing w:after="0" w:line="240" w:lineRule="auto"/>
      </w:pPr>
      <w:r>
        <w:t xml:space="preserve">      //grass</w:t>
      </w:r>
    </w:p>
    <w:p w14:paraId="51C124FE" w14:textId="77777777" w:rsidR="00F77C7F" w:rsidRDefault="00F77C7F" w:rsidP="00C14C70">
      <w:pPr>
        <w:spacing w:after="0" w:line="240" w:lineRule="auto"/>
      </w:pPr>
      <w:r>
        <w:t xml:space="preserve">     };</w:t>
      </w:r>
    </w:p>
    <w:p w14:paraId="79B4FC29" w14:textId="77777777" w:rsidR="00F77C7F" w:rsidRDefault="00F77C7F" w:rsidP="00C14C70">
      <w:pPr>
        <w:spacing w:after="0" w:line="240" w:lineRule="auto"/>
      </w:pPr>
      <w:r>
        <w:t xml:space="preserve">     Phase("A155")</w:t>
      </w:r>
    </w:p>
    <w:p w14:paraId="2F3AB392" w14:textId="77777777" w:rsidR="00F77C7F" w:rsidRDefault="00F77C7F" w:rsidP="00C14C70">
      <w:pPr>
        <w:spacing w:after="0" w:line="240" w:lineRule="auto"/>
      </w:pPr>
      <w:r>
        <w:t xml:space="preserve">     {</w:t>
      </w:r>
    </w:p>
    <w:p w14:paraId="7A07B97C" w14:textId="77777777" w:rsidR="00F77C7F" w:rsidRDefault="00F77C7F" w:rsidP="00C14C70">
      <w:pPr>
        <w:spacing w:after="0" w:line="240" w:lineRule="auto"/>
      </w:pPr>
      <w:r>
        <w:t xml:space="preserve">      R_Date ("A155 CB KIA-53950", 2367, 18)</w:t>
      </w:r>
    </w:p>
    <w:p w14:paraId="1563B4E6" w14:textId="77777777" w:rsidR="00F77C7F" w:rsidRDefault="00F77C7F" w:rsidP="00C14C70">
      <w:pPr>
        <w:spacing w:after="0" w:line="240" w:lineRule="auto"/>
      </w:pPr>
      <w:r>
        <w:t xml:space="preserve">      {</w:t>
      </w:r>
    </w:p>
    <w:p w14:paraId="2D1F8FEE" w14:textId="77777777" w:rsidR="00F77C7F" w:rsidRDefault="00F77C7F" w:rsidP="00C14C70">
      <w:pPr>
        <w:spacing w:after="0" w:line="240" w:lineRule="auto"/>
      </w:pPr>
      <w:r>
        <w:t xml:space="preserve">       Outlier ("charcoal", 1);</w:t>
      </w:r>
    </w:p>
    <w:p w14:paraId="2EE17607" w14:textId="77777777" w:rsidR="00F77C7F" w:rsidRDefault="00F77C7F" w:rsidP="00C14C70">
      <w:pPr>
        <w:spacing w:after="0" w:line="240" w:lineRule="auto"/>
      </w:pPr>
      <w:r>
        <w:t xml:space="preserve">      };</w:t>
      </w:r>
    </w:p>
    <w:p w14:paraId="1A79B8D8" w14:textId="77777777" w:rsidR="00F77C7F" w:rsidRDefault="00F77C7F" w:rsidP="00C14C70">
      <w:pPr>
        <w:spacing w:after="0" w:line="240" w:lineRule="auto"/>
      </w:pPr>
      <w:r>
        <w:t xml:space="preserve">     };</w:t>
      </w:r>
    </w:p>
    <w:p w14:paraId="4AB50930" w14:textId="77777777" w:rsidR="00F77C7F" w:rsidRDefault="00F77C7F" w:rsidP="00C14C70">
      <w:pPr>
        <w:spacing w:after="0" w:line="240" w:lineRule="auto"/>
      </w:pPr>
      <w:r>
        <w:t xml:space="preserve">    };</w:t>
      </w:r>
    </w:p>
    <w:p w14:paraId="1E2E64A9" w14:textId="77777777" w:rsidR="00F77C7F" w:rsidRDefault="00F77C7F" w:rsidP="00C14C70">
      <w:pPr>
        <w:spacing w:after="0" w:line="240" w:lineRule="auto"/>
      </w:pPr>
      <w:r>
        <w:t xml:space="preserve">    Sequence ("A198")</w:t>
      </w:r>
    </w:p>
    <w:p w14:paraId="74D86249" w14:textId="77777777" w:rsidR="00F77C7F" w:rsidRDefault="00F77C7F" w:rsidP="00C14C70">
      <w:pPr>
        <w:spacing w:after="0" w:line="240" w:lineRule="auto"/>
      </w:pPr>
      <w:r>
        <w:t xml:space="preserve">    {</w:t>
      </w:r>
    </w:p>
    <w:p w14:paraId="2C3F81E2" w14:textId="77777777" w:rsidR="00F77C7F" w:rsidRDefault="00F77C7F" w:rsidP="00C14C70">
      <w:pPr>
        <w:spacing w:after="0" w:line="240" w:lineRule="auto"/>
      </w:pPr>
      <w:r>
        <w:t xml:space="preserve">     After ("older CC from A155")</w:t>
      </w:r>
    </w:p>
    <w:p w14:paraId="1B667C38" w14:textId="77777777" w:rsidR="00F77C7F" w:rsidRDefault="00F77C7F" w:rsidP="00C14C70">
      <w:pPr>
        <w:spacing w:after="0" w:line="240" w:lineRule="auto"/>
      </w:pPr>
      <w:r>
        <w:t xml:space="preserve">     {</w:t>
      </w:r>
    </w:p>
    <w:p w14:paraId="45B81DE6" w14:textId="77777777" w:rsidR="00F77C7F" w:rsidRDefault="00F77C7F" w:rsidP="00C14C70">
      <w:pPr>
        <w:spacing w:after="0" w:line="240" w:lineRule="auto"/>
      </w:pPr>
      <w:r>
        <w:t xml:space="preserve">      R_Date ("A198 KIA-53951", 2967,24);</w:t>
      </w:r>
    </w:p>
    <w:p w14:paraId="435FEB2E" w14:textId="77777777" w:rsidR="00F77C7F" w:rsidRDefault="00F77C7F" w:rsidP="00C14C70">
      <w:pPr>
        <w:spacing w:after="0" w:line="240" w:lineRule="auto"/>
      </w:pPr>
      <w:r>
        <w:t xml:space="preserve">      //Alnus trunk</w:t>
      </w:r>
    </w:p>
    <w:p w14:paraId="51CE0965" w14:textId="77777777" w:rsidR="00F77C7F" w:rsidRDefault="00F77C7F" w:rsidP="00C14C70">
      <w:pPr>
        <w:spacing w:after="0" w:line="240" w:lineRule="auto"/>
      </w:pPr>
      <w:r>
        <w:t xml:space="preserve">     };</w:t>
      </w:r>
    </w:p>
    <w:p w14:paraId="684B3EAE" w14:textId="77777777" w:rsidR="00F77C7F" w:rsidRDefault="00F77C7F" w:rsidP="00C14C70">
      <w:pPr>
        <w:spacing w:after="0" w:line="240" w:lineRule="auto"/>
      </w:pPr>
      <w:r>
        <w:t xml:space="preserve">     Phase("A198")</w:t>
      </w:r>
    </w:p>
    <w:p w14:paraId="29B094FF" w14:textId="77777777" w:rsidR="00F77C7F" w:rsidRDefault="00F77C7F" w:rsidP="00C14C70">
      <w:pPr>
        <w:spacing w:after="0" w:line="240" w:lineRule="auto"/>
      </w:pPr>
      <w:r>
        <w:t xml:space="preserve">     {</w:t>
      </w:r>
    </w:p>
    <w:p w14:paraId="7650B0CF" w14:textId="77777777" w:rsidR="00F77C7F" w:rsidRDefault="00F77C7F" w:rsidP="00C14C70">
      <w:pPr>
        <w:spacing w:after="0" w:line="240" w:lineRule="auto"/>
      </w:pPr>
      <w:r>
        <w:t xml:space="preserve">      R_Date ("A198 </w:t>
      </w:r>
      <w:proofErr w:type="gramStart"/>
      <w:r>
        <w:t>CB  KIA</w:t>
      </w:r>
      <w:proofErr w:type="gramEnd"/>
      <w:r>
        <w:t>-53952", 2325, 21)</w:t>
      </w:r>
    </w:p>
    <w:p w14:paraId="109BDB8E" w14:textId="77777777" w:rsidR="00F77C7F" w:rsidRDefault="00F77C7F" w:rsidP="00C14C70">
      <w:pPr>
        <w:spacing w:after="0" w:line="240" w:lineRule="auto"/>
      </w:pPr>
      <w:r>
        <w:t xml:space="preserve">      {</w:t>
      </w:r>
    </w:p>
    <w:p w14:paraId="46428EDB" w14:textId="77777777" w:rsidR="00F77C7F" w:rsidRDefault="00F77C7F" w:rsidP="00C14C70">
      <w:pPr>
        <w:spacing w:after="0" w:line="240" w:lineRule="auto"/>
      </w:pPr>
      <w:r>
        <w:t xml:space="preserve">       Outlier ("charcoal", 1);</w:t>
      </w:r>
    </w:p>
    <w:p w14:paraId="026F5136" w14:textId="77777777" w:rsidR="00F77C7F" w:rsidRDefault="00F77C7F" w:rsidP="00C14C70">
      <w:pPr>
        <w:spacing w:after="0" w:line="240" w:lineRule="auto"/>
      </w:pPr>
      <w:r>
        <w:t xml:space="preserve">      };</w:t>
      </w:r>
    </w:p>
    <w:p w14:paraId="038B3C71" w14:textId="77777777" w:rsidR="00F77C7F" w:rsidRDefault="00F77C7F" w:rsidP="00C14C70">
      <w:pPr>
        <w:spacing w:after="0" w:line="240" w:lineRule="auto"/>
      </w:pPr>
      <w:r>
        <w:t xml:space="preserve">     };</w:t>
      </w:r>
    </w:p>
    <w:p w14:paraId="0F9A7AE5" w14:textId="77777777" w:rsidR="00F77C7F" w:rsidRDefault="00F77C7F" w:rsidP="00C14C70">
      <w:pPr>
        <w:spacing w:after="0" w:line="240" w:lineRule="auto"/>
      </w:pPr>
      <w:r>
        <w:t xml:space="preserve">    };</w:t>
      </w:r>
    </w:p>
    <w:p w14:paraId="3469645F" w14:textId="77777777" w:rsidR="00F77C7F" w:rsidRDefault="00F77C7F" w:rsidP="00C14C70">
      <w:pPr>
        <w:spacing w:after="0" w:line="240" w:lineRule="auto"/>
      </w:pPr>
      <w:r>
        <w:t xml:space="preserve">    Combine("A278")</w:t>
      </w:r>
    </w:p>
    <w:p w14:paraId="4A3C5C27" w14:textId="77777777" w:rsidR="00F77C7F" w:rsidRDefault="00F77C7F" w:rsidP="00C14C70">
      <w:pPr>
        <w:spacing w:after="0" w:line="240" w:lineRule="auto"/>
      </w:pPr>
      <w:r>
        <w:t xml:space="preserve">    {</w:t>
      </w:r>
    </w:p>
    <w:p w14:paraId="08A818E1" w14:textId="77777777" w:rsidR="00F77C7F" w:rsidRDefault="00F77C7F" w:rsidP="00C14C70">
      <w:pPr>
        <w:spacing w:after="0" w:line="240" w:lineRule="auto"/>
      </w:pPr>
      <w:r>
        <w:t xml:space="preserve">     R_Date ("KIA-53955 CB", 2463, 19)</w:t>
      </w:r>
    </w:p>
    <w:p w14:paraId="33CF1D4C" w14:textId="77777777" w:rsidR="00F77C7F" w:rsidRDefault="00F77C7F" w:rsidP="00C14C70">
      <w:pPr>
        <w:spacing w:after="0" w:line="240" w:lineRule="auto"/>
      </w:pPr>
      <w:r>
        <w:t xml:space="preserve">     {</w:t>
      </w:r>
    </w:p>
    <w:p w14:paraId="2BA3B0DF" w14:textId="77777777" w:rsidR="00F77C7F" w:rsidRDefault="00F77C7F" w:rsidP="00C14C70">
      <w:pPr>
        <w:spacing w:after="0" w:line="240" w:lineRule="auto"/>
      </w:pPr>
      <w:r>
        <w:t xml:space="preserve">      Outlier ("charcoal", 1);</w:t>
      </w:r>
    </w:p>
    <w:p w14:paraId="41C520B2" w14:textId="77777777" w:rsidR="00F77C7F" w:rsidRDefault="00F77C7F" w:rsidP="00C14C70">
      <w:pPr>
        <w:spacing w:after="0" w:line="240" w:lineRule="auto"/>
      </w:pPr>
      <w:r>
        <w:t xml:space="preserve">     };</w:t>
      </w:r>
    </w:p>
    <w:p w14:paraId="428423A8" w14:textId="77777777" w:rsidR="00F77C7F" w:rsidRDefault="00F77C7F" w:rsidP="00C14C70">
      <w:pPr>
        <w:spacing w:after="0" w:line="240" w:lineRule="auto"/>
      </w:pPr>
      <w:r>
        <w:t xml:space="preserve">     R_Date ("A278 grass comb", 2423, 18);</w:t>
      </w:r>
    </w:p>
    <w:p w14:paraId="6258B973" w14:textId="77777777" w:rsidR="00F77C7F" w:rsidRDefault="00F77C7F" w:rsidP="00C14C70">
      <w:pPr>
        <w:spacing w:after="0" w:line="240" w:lineRule="auto"/>
      </w:pPr>
      <w:r>
        <w:lastRenderedPageBreak/>
        <w:t xml:space="preserve">     //2xgrass</w:t>
      </w:r>
    </w:p>
    <w:p w14:paraId="00CF4D51" w14:textId="77777777" w:rsidR="00F77C7F" w:rsidRDefault="00F77C7F" w:rsidP="00C14C70">
      <w:pPr>
        <w:spacing w:after="0" w:line="240" w:lineRule="auto"/>
      </w:pPr>
      <w:r>
        <w:t xml:space="preserve">    };</w:t>
      </w:r>
    </w:p>
    <w:p w14:paraId="2BD5DC6B" w14:textId="77777777" w:rsidR="00F77C7F" w:rsidRDefault="00F77C7F" w:rsidP="00C14C70">
      <w:pPr>
        <w:spacing w:after="0" w:line="240" w:lineRule="auto"/>
      </w:pPr>
      <w:r>
        <w:t xml:space="preserve">    Sequence ("A393")</w:t>
      </w:r>
    </w:p>
    <w:p w14:paraId="4675ACFE" w14:textId="77777777" w:rsidR="00F77C7F" w:rsidRDefault="00F77C7F" w:rsidP="00C14C70">
      <w:pPr>
        <w:spacing w:after="0" w:line="240" w:lineRule="auto"/>
      </w:pPr>
      <w:r>
        <w:t xml:space="preserve">    {</w:t>
      </w:r>
    </w:p>
    <w:p w14:paraId="2B7A737D" w14:textId="77777777" w:rsidR="00F77C7F" w:rsidRDefault="00F77C7F" w:rsidP="00C14C70">
      <w:pPr>
        <w:spacing w:after="0" w:line="240" w:lineRule="auto"/>
      </w:pPr>
      <w:r>
        <w:t xml:space="preserve">     After ("older CC from A393")</w:t>
      </w:r>
    </w:p>
    <w:p w14:paraId="13AD5117" w14:textId="77777777" w:rsidR="00F77C7F" w:rsidRDefault="00F77C7F" w:rsidP="00C14C70">
      <w:pPr>
        <w:spacing w:after="0" w:line="240" w:lineRule="auto"/>
      </w:pPr>
      <w:r>
        <w:t xml:space="preserve">     {</w:t>
      </w:r>
    </w:p>
    <w:p w14:paraId="7B0C8830" w14:textId="77777777" w:rsidR="00F77C7F" w:rsidRDefault="00F77C7F" w:rsidP="00C14C70">
      <w:pPr>
        <w:spacing w:after="0" w:line="240" w:lineRule="auto"/>
      </w:pPr>
      <w:r>
        <w:t xml:space="preserve">      R_Date ("A393 RICH-25068", 2901,32);</w:t>
      </w:r>
    </w:p>
    <w:p w14:paraId="2AD1996B" w14:textId="3F419118" w:rsidR="00F77C7F" w:rsidRDefault="00F77C7F" w:rsidP="00C14C70">
      <w:pPr>
        <w:spacing w:after="0" w:line="240" w:lineRule="auto"/>
      </w:pPr>
      <w:r>
        <w:t xml:space="preserve">      //cereal from pit</w:t>
      </w:r>
    </w:p>
    <w:p w14:paraId="45F75AA3" w14:textId="77777777" w:rsidR="00F77C7F" w:rsidRDefault="00F77C7F" w:rsidP="00C14C70">
      <w:pPr>
        <w:spacing w:after="0" w:line="240" w:lineRule="auto"/>
      </w:pPr>
      <w:r>
        <w:t xml:space="preserve">      R_Date ("A393 RICH-25070", 2914, 32);</w:t>
      </w:r>
    </w:p>
    <w:p w14:paraId="3D5D04F8" w14:textId="77777777" w:rsidR="00F77C7F" w:rsidRDefault="00F77C7F" w:rsidP="00C14C70">
      <w:pPr>
        <w:spacing w:after="0" w:line="240" w:lineRule="auto"/>
      </w:pPr>
      <w:r>
        <w:t xml:space="preserve">      //cereal from pit</w:t>
      </w:r>
    </w:p>
    <w:p w14:paraId="34946B32" w14:textId="77777777" w:rsidR="00F77C7F" w:rsidRDefault="00F77C7F" w:rsidP="00C14C70">
      <w:pPr>
        <w:spacing w:after="0" w:line="240" w:lineRule="auto"/>
      </w:pPr>
      <w:r>
        <w:t xml:space="preserve">      R_Date ("A393 KIA-52411", 3134, 25);</w:t>
      </w:r>
    </w:p>
    <w:p w14:paraId="3CE1337B" w14:textId="77777777" w:rsidR="00F77C7F" w:rsidRDefault="00F77C7F" w:rsidP="00C14C70">
      <w:pPr>
        <w:spacing w:after="0" w:line="240" w:lineRule="auto"/>
      </w:pPr>
      <w:r>
        <w:t xml:space="preserve">      //cereal from urn</w:t>
      </w:r>
    </w:p>
    <w:p w14:paraId="2680D91E" w14:textId="77777777" w:rsidR="00F77C7F" w:rsidRDefault="00F77C7F" w:rsidP="00C14C70">
      <w:pPr>
        <w:spacing w:after="0" w:line="240" w:lineRule="auto"/>
      </w:pPr>
      <w:r>
        <w:t xml:space="preserve">      R_Date ("A393 KIA-52412", 3150, 27);</w:t>
      </w:r>
    </w:p>
    <w:p w14:paraId="381608CC" w14:textId="77777777" w:rsidR="00F77C7F" w:rsidRDefault="00F77C7F" w:rsidP="00C14C70">
      <w:pPr>
        <w:spacing w:after="0" w:line="240" w:lineRule="auto"/>
      </w:pPr>
      <w:r>
        <w:t xml:space="preserve">      //cereal from urn</w:t>
      </w:r>
    </w:p>
    <w:p w14:paraId="405C5D17" w14:textId="77777777" w:rsidR="00F77C7F" w:rsidRDefault="00F77C7F" w:rsidP="00C14C70">
      <w:pPr>
        <w:spacing w:after="0" w:line="240" w:lineRule="auto"/>
      </w:pPr>
      <w:r>
        <w:t xml:space="preserve">      R_Date ("A393 KIA-52413", 2611, 27);</w:t>
      </w:r>
    </w:p>
    <w:p w14:paraId="326C132C" w14:textId="77777777" w:rsidR="00F77C7F" w:rsidRDefault="00F77C7F" w:rsidP="00C14C70">
      <w:pPr>
        <w:spacing w:after="0" w:line="240" w:lineRule="auto"/>
      </w:pPr>
      <w:r>
        <w:t xml:space="preserve">      //Quercus trunk</w:t>
      </w:r>
    </w:p>
    <w:p w14:paraId="77285453" w14:textId="77777777" w:rsidR="00F77C7F" w:rsidRDefault="00F77C7F" w:rsidP="00C14C70">
      <w:pPr>
        <w:spacing w:after="0" w:line="240" w:lineRule="auto"/>
      </w:pPr>
      <w:r>
        <w:t xml:space="preserve">     };</w:t>
      </w:r>
    </w:p>
    <w:p w14:paraId="6137F015" w14:textId="77777777" w:rsidR="00F77C7F" w:rsidRDefault="00F77C7F" w:rsidP="00C14C70">
      <w:pPr>
        <w:spacing w:after="0" w:line="240" w:lineRule="auto"/>
      </w:pPr>
      <w:r>
        <w:t xml:space="preserve">     Phase("A393")</w:t>
      </w:r>
    </w:p>
    <w:p w14:paraId="3A024041" w14:textId="77777777" w:rsidR="00F77C7F" w:rsidRDefault="00F77C7F" w:rsidP="00C14C70">
      <w:pPr>
        <w:spacing w:after="0" w:line="240" w:lineRule="auto"/>
      </w:pPr>
      <w:r>
        <w:t xml:space="preserve">     {</w:t>
      </w:r>
    </w:p>
    <w:p w14:paraId="0367C34D" w14:textId="77777777" w:rsidR="00F77C7F" w:rsidRDefault="00F77C7F" w:rsidP="00C14C70">
      <w:pPr>
        <w:spacing w:after="0" w:line="240" w:lineRule="auto"/>
      </w:pPr>
      <w:r>
        <w:t xml:space="preserve">      R_Date ("A393 CB RICH-25341", 2480, 27)</w:t>
      </w:r>
    </w:p>
    <w:p w14:paraId="3EBC119A" w14:textId="77777777" w:rsidR="00F77C7F" w:rsidRDefault="00F77C7F" w:rsidP="00C14C70">
      <w:pPr>
        <w:spacing w:after="0" w:line="240" w:lineRule="auto"/>
      </w:pPr>
      <w:r>
        <w:t xml:space="preserve">      {</w:t>
      </w:r>
    </w:p>
    <w:p w14:paraId="4FFC165D" w14:textId="77777777" w:rsidR="00F77C7F" w:rsidRDefault="00F77C7F" w:rsidP="00C14C70">
      <w:pPr>
        <w:spacing w:after="0" w:line="240" w:lineRule="auto"/>
      </w:pPr>
      <w:r>
        <w:t xml:space="preserve">       Outlier ("charcoal", 1);</w:t>
      </w:r>
    </w:p>
    <w:p w14:paraId="14F2CA53" w14:textId="77777777" w:rsidR="00F77C7F" w:rsidRDefault="00F77C7F" w:rsidP="00C14C70">
      <w:pPr>
        <w:spacing w:after="0" w:line="240" w:lineRule="auto"/>
      </w:pPr>
      <w:r>
        <w:t xml:space="preserve">      };</w:t>
      </w:r>
    </w:p>
    <w:p w14:paraId="41489224" w14:textId="77777777" w:rsidR="00F77C7F" w:rsidRDefault="00F77C7F" w:rsidP="00C14C70">
      <w:pPr>
        <w:spacing w:after="0" w:line="240" w:lineRule="auto"/>
      </w:pPr>
      <w:r>
        <w:t xml:space="preserve">     };</w:t>
      </w:r>
    </w:p>
    <w:p w14:paraId="181B4D91" w14:textId="77777777" w:rsidR="00F77C7F" w:rsidRDefault="00F77C7F" w:rsidP="00C14C70">
      <w:pPr>
        <w:spacing w:after="0" w:line="240" w:lineRule="auto"/>
      </w:pPr>
      <w:r>
        <w:t xml:space="preserve">    };</w:t>
      </w:r>
    </w:p>
    <w:p w14:paraId="6A7B6906" w14:textId="77777777" w:rsidR="00F77C7F" w:rsidRDefault="00F77C7F" w:rsidP="00C14C70">
      <w:pPr>
        <w:spacing w:after="0" w:line="240" w:lineRule="auto"/>
      </w:pPr>
      <w:r>
        <w:t xml:space="preserve">    Sequence ("A394")</w:t>
      </w:r>
    </w:p>
    <w:p w14:paraId="1B78F19C" w14:textId="77777777" w:rsidR="00F77C7F" w:rsidRDefault="00F77C7F" w:rsidP="00C14C70">
      <w:pPr>
        <w:spacing w:after="0" w:line="240" w:lineRule="auto"/>
      </w:pPr>
      <w:r>
        <w:t xml:space="preserve">    {</w:t>
      </w:r>
    </w:p>
    <w:p w14:paraId="09D9ACC4" w14:textId="77777777" w:rsidR="00F77C7F" w:rsidRDefault="00F77C7F" w:rsidP="00C14C70">
      <w:pPr>
        <w:spacing w:after="0" w:line="240" w:lineRule="auto"/>
      </w:pPr>
      <w:r>
        <w:t xml:space="preserve">     After ("older CC from A394")</w:t>
      </w:r>
    </w:p>
    <w:p w14:paraId="7EC58C6D" w14:textId="77777777" w:rsidR="00F77C7F" w:rsidRDefault="00F77C7F" w:rsidP="00C14C70">
      <w:pPr>
        <w:spacing w:after="0" w:line="240" w:lineRule="auto"/>
      </w:pPr>
      <w:r>
        <w:t xml:space="preserve">     {</w:t>
      </w:r>
    </w:p>
    <w:p w14:paraId="7BA93EC2" w14:textId="77777777" w:rsidR="00F77C7F" w:rsidRDefault="00F77C7F" w:rsidP="00C14C70">
      <w:pPr>
        <w:spacing w:after="0" w:line="240" w:lineRule="auto"/>
      </w:pPr>
      <w:r>
        <w:t xml:space="preserve">      R_Date ("A394 KIA-52414", 2778, 27);</w:t>
      </w:r>
    </w:p>
    <w:p w14:paraId="26D9A0C6" w14:textId="77777777" w:rsidR="00F77C7F" w:rsidRDefault="00F77C7F" w:rsidP="00C14C70">
      <w:pPr>
        <w:spacing w:after="0" w:line="240" w:lineRule="auto"/>
      </w:pPr>
      <w:r>
        <w:t xml:space="preserve">      //Alnus branch sapwood</w:t>
      </w:r>
    </w:p>
    <w:p w14:paraId="05F98EFF" w14:textId="77777777" w:rsidR="00F77C7F" w:rsidRDefault="00F77C7F" w:rsidP="00C14C70">
      <w:pPr>
        <w:spacing w:after="0" w:line="240" w:lineRule="auto"/>
      </w:pPr>
      <w:r>
        <w:t xml:space="preserve">      R_Date ("A394 KIA-52415", 2843, 26);</w:t>
      </w:r>
    </w:p>
    <w:p w14:paraId="51EF6F8D" w14:textId="77777777" w:rsidR="00F77C7F" w:rsidRDefault="00F77C7F" w:rsidP="00C14C70">
      <w:pPr>
        <w:spacing w:after="0" w:line="240" w:lineRule="auto"/>
      </w:pPr>
      <w:r>
        <w:t xml:space="preserve">      //cereal</w:t>
      </w:r>
    </w:p>
    <w:p w14:paraId="699766C9" w14:textId="77777777" w:rsidR="00F77C7F" w:rsidRDefault="00F77C7F" w:rsidP="00C14C70">
      <w:pPr>
        <w:spacing w:after="0" w:line="240" w:lineRule="auto"/>
      </w:pPr>
      <w:r>
        <w:t xml:space="preserve">      R_Date ("A394 KIA-52416", 2772, 26);</w:t>
      </w:r>
    </w:p>
    <w:p w14:paraId="704F22CE" w14:textId="77777777" w:rsidR="00F77C7F" w:rsidRDefault="00F77C7F" w:rsidP="00C14C70">
      <w:pPr>
        <w:spacing w:after="0" w:line="240" w:lineRule="auto"/>
      </w:pPr>
      <w:r>
        <w:t xml:space="preserve">      //Alnus heartwood</w:t>
      </w:r>
    </w:p>
    <w:p w14:paraId="26F7275B" w14:textId="77777777" w:rsidR="00F77C7F" w:rsidRDefault="00F77C7F" w:rsidP="00C14C70">
      <w:pPr>
        <w:spacing w:after="0" w:line="240" w:lineRule="auto"/>
      </w:pPr>
      <w:r>
        <w:t xml:space="preserve">      R_Date ("A394 KIA-52417", 2719, 27);</w:t>
      </w:r>
    </w:p>
    <w:p w14:paraId="72ADA4E6" w14:textId="77777777" w:rsidR="00F77C7F" w:rsidRDefault="00F77C7F" w:rsidP="00C14C70">
      <w:pPr>
        <w:spacing w:after="0" w:line="240" w:lineRule="auto"/>
      </w:pPr>
      <w:r>
        <w:t xml:space="preserve">      //Quercus trunk</w:t>
      </w:r>
    </w:p>
    <w:p w14:paraId="0A9BF967" w14:textId="77777777" w:rsidR="00F77C7F" w:rsidRDefault="00F77C7F" w:rsidP="00C14C70">
      <w:pPr>
        <w:spacing w:after="0" w:line="240" w:lineRule="auto"/>
      </w:pPr>
      <w:r>
        <w:t xml:space="preserve">      R_Date ("A394 KIA-53983", 3029, 24);</w:t>
      </w:r>
    </w:p>
    <w:p w14:paraId="1CBBA2FC" w14:textId="77777777" w:rsidR="00F77C7F" w:rsidRDefault="00F77C7F" w:rsidP="00C14C70">
      <w:pPr>
        <w:spacing w:after="0" w:line="240" w:lineRule="auto"/>
      </w:pPr>
      <w:r>
        <w:t xml:space="preserve">      //Acer trunk</w:t>
      </w:r>
    </w:p>
    <w:p w14:paraId="65686AB9" w14:textId="77777777" w:rsidR="00F77C7F" w:rsidRDefault="00F77C7F" w:rsidP="00C14C70">
      <w:pPr>
        <w:spacing w:after="0" w:line="240" w:lineRule="auto"/>
      </w:pPr>
      <w:r>
        <w:t xml:space="preserve">     };</w:t>
      </w:r>
    </w:p>
    <w:p w14:paraId="71D3187D" w14:textId="77777777" w:rsidR="00F77C7F" w:rsidRDefault="00F77C7F" w:rsidP="00C14C70">
      <w:pPr>
        <w:spacing w:after="0" w:line="240" w:lineRule="auto"/>
      </w:pPr>
      <w:r>
        <w:t xml:space="preserve">     Phase("A394")</w:t>
      </w:r>
    </w:p>
    <w:p w14:paraId="4A5F7915" w14:textId="77777777" w:rsidR="00F77C7F" w:rsidRDefault="00F77C7F" w:rsidP="00C14C70">
      <w:pPr>
        <w:spacing w:after="0" w:line="240" w:lineRule="auto"/>
      </w:pPr>
      <w:r>
        <w:t xml:space="preserve">     {</w:t>
      </w:r>
    </w:p>
    <w:p w14:paraId="4BB4F644" w14:textId="77777777" w:rsidR="00F77C7F" w:rsidRDefault="00F77C7F" w:rsidP="00C14C70">
      <w:pPr>
        <w:spacing w:after="0" w:line="240" w:lineRule="auto"/>
      </w:pPr>
      <w:r>
        <w:t xml:space="preserve">      R_Date ("A394 CB (mean)", 2446,14)</w:t>
      </w:r>
    </w:p>
    <w:p w14:paraId="78586E29" w14:textId="77777777" w:rsidR="00F77C7F" w:rsidRDefault="00F77C7F" w:rsidP="00C14C70">
      <w:pPr>
        <w:spacing w:after="0" w:line="240" w:lineRule="auto"/>
      </w:pPr>
      <w:r>
        <w:t xml:space="preserve">      {</w:t>
      </w:r>
    </w:p>
    <w:p w14:paraId="73870477" w14:textId="77777777" w:rsidR="00F77C7F" w:rsidRDefault="00F77C7F" w:rsidP="00C14C70">
      <w:pPr>
        <w:spacing w:after="0" w:line="240" w:lineRule="auto"/>
      </w:pPr>
      <w:r>
        <w:t xml:space="preserve">       Outlier ("charcoal", 1);</w:t>
      </w:r>
    </w:p>
    <w:p w14:paraId="1DC346E3" w14:textId="77777777" w:rsidR="00F77C7F" w:rsidRDefault="00F77C7F" w:rsidP="00C14C70">
      <w:pPr>
        <w:spacing w:after="0" w:line="240" w:lineRule="auto"/>
      </w:pPr>
      <w:r>
        <w:t xml:space="preserve">      };</w:t>
      </w:r>
    </w:p>
    <w:p w14:paraId="67833D77" w14:textId="77777777" w:rsidR="00F77C7F" w:rsidRDefault="00F77C7F" w:rsidP="00C14C70">
      <w:pPr>
        <w:spacing w:after="0" w:line="240" w:lineRule="auto"/>
      </w:pPr>
      <w:r>
        <w:t xml:space="preserve">     };</w:t>
      </w:r>
    </w:p>
    <w:p w14:paraId="30D9F79E" w14:textId="77777777" w:rsidR="00F77C7F" w:rsidRDefault="00F77C7F" w:rsidP="00C14C70">
      <w:pPr>
        <w:spacing w:after="0" w:line="240" w:lineRule="auto"/>
      </w:pPr>
      <w:r>
        <w:t xml:space="preserve">    };</w:t>
      </w:r>
    </w:p>
    <w:p w14:paraId="34FD25C4" w14:textId="77777777" w:rsidR="00F77C7F" w:rsidRDefault="00F77C7F" w:rsidP="00C14C70">
      <w:pPr>
        <w:spacing w:after="0" w:line="240" w:lineRule="auto"/>
      </w:pPr>
      <w:r>
        <w:t xml:space="preserve">    Span ("Aarre urnfield cemetery");</w:t>
      </w:r>
    </w:p>
    <w:p w14:paraId="6E9EA0F9" w14:textId="77777777" w:rsidR="00F77C7F" w:rsidRDefault="00F77C7F" w:rsidP="00C14C70">
      <w:pPr>
        <w:spacing w:after="0" w:line="240" w:lineRule="auto"/>
      </w:pPr>
      <w:r>
        <w:t xml:space="preserve">   };</w:t>
      </w:r>
    </w:p>
    <w:p w14:paraId="56926951" w14:textId="77777777" w:rsidR="00F77C7F" w:rsidRDefault="00F77C7F" w:rsidP="00C14C70">
      <w:pPr>
        <w:spacing w:after="0" w:line="240" w:lineRule="auto"/>
      </w:pPr>
      <w:r>
        <w:t xml:space="preserve">   Boundary("End");</w:t>
      </w:r>
    </w:p>
    <w:p w14:paraId="49DF21D1" w14:textId="77777777" w:rsidR="00F77C7F" w:rsidRDefault="00F77C7F" w:rsidP="00C14C70">
      <w:pPr>
        <w:spacing w:after="0" w:line="240" w:lineRule="auto"/>
      </w:pPr>
      <w:r>
        <w:t xml:space="preserve">  };</w:t>
      </w:r>
    </w:p>
    <w:p w14:paraId="7A9FCDDE" w14:textId="10211D27" w:rsidR="009C3E12" w:rsidRDefault="00F77C7F" w:rsidP="00C14C70">
      <w:pPr>
        <w:spacing w:after="0" w:line="240" w:lineRule="auto"/>
      </w:pPr>
      <w:r>
        <w:lastRenderedPageBreak/>
        <w:t xml:space="preserve"> };</w:t>
      </w:r>
    </w:p>
    <w:p w14:paraId="66170A3E" w14:textId="5615840E" w:rsidR="00625C4D" w:rsidRDefault="00F77C7F" w:rsidP="00C14C70">
      <w:pPr>
        <w:spacing w:line="240" w:lineRule="auto"/>
      </w:pPr>
      <w:r>
        <w:rPr>
          <w:noProof/>
          <w:lang w:eastAsia="en-GB"/>
        </w:rPr>
        <w:drawing>
          <wp:inline distT="0" distB="0" distL="0" distR="0" wp14:anchorId="1277E37B" wp14:editId="4D5A7E5D">
            <wp:extent cx="5760720" cy="5172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5172075"/>
                    </a:xfrm>
                    <a:prstGeom prst="rect">
                      <a:avLst/>
                    </a:prstGeom>
                  </pic:spPr>
                </pic:pic>
              </a:graphicData>
            </a:graphic>
          </wp:inline>
        </w:drawing>
      </w:r>
    </w:p>
    <w:p w14:paraId="7F6811E6" w14:textId="67636B73" w:rsidR="00625C4D" w:rsidRDefault="00625C4D" w:rsidP="00C14C70">
      <w:pPr>
        <w:spacing w:line="240" w:lineRule="auto"/>
      </w:pPr>
    </w:p>
    <w:p w14:paraId="003237F1" w14:textId="69FFEFBC" w:rsidR="00625C4D" w:rsidRDefault="00F77C7F" w:rsidP="00C14C70">
      <w:pPr>
        <w:spacing w:line="240" w:lineRule="auto"/>
      </w:pPr>
      <w:r>
        <w:rPr>
          <w:noProof/>
          <w:lang w:eastAsia="en-GB"/>
        </w:rPr>
        <w:drawing>
          <wp:inline distT="0" distB="0" distL="0" distR="0" wp14:anchorId="5843EDF6" wp14:editId="28C951CA">
            <wp:extent cx="3443754" cy="23114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68170" cy="2327788"/>
                    </a:xfrm>
                    <a:prstGeom prst="rect">
                      <a:avLst/>
                    </a:prstGeom>
                  </pic:spPr>
                </pic:pic>
              </a:graphicData>
            </a:graphic>
          </wp:inline>
        </w:drawing>
      </w:r>
    </w:p>
    <w:p w14:paraId="1A9CF550" w14:textId="607986DB" w:rsidR="00F77C7F" w:rsidRDefault="00F77C7F" w:rsidP="00C14C70">
      <w:pPr>
        <w:spacing w:line="240" w:lineRule="auto"/>
      </w:pPr>
      <w:r>
        <w:rPr>
          <w:noProof/>
          <w:lang w:eastAsia="en-GB"/>
        </w:rPr>
        <w:lastRenderedPageBreak/>
        <w:drawing>
          <wp:inline distT="0" distB="0" distL="0" distR="0" wp14:anchorId="387A64AA" wp14:editId="20AE4347">
            <wp:extent cx="3445510" cy="21036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53121" cy="2108337"/>
                    </a:xfrm>
                    <a:prstGeom prst="rect">
                      <a:avLst/>
                    </a:prstGeom>
                  </pic:spPr>
                </pic:pic>
              </a:graphicData>
            </a:graphic>
          </wp:inline>
        </w:drawing>
      </w:r>
    </w:p>
    <w:p w14:paraId="6E9AC13A" w14:textId="42807BD0" w:rsidR="00F82C37" w:rsidRDefault="00F77C7F" w:rsidP="00C14C70">
      <w:pPr>
        <w:spacing w:line="240" w:lineRule="auto"/>
      </w:pPr>
      <w:r>
        <w:rPr>
          <w:noProof/>
          <w:lang w:eastAsia="en-GB"/>
        </w:rPr>
        <w:drawing>
          <wp:inline distT="0" distB="0" distL="0" distR="0" wp14:anchorId="70A71E2F" wp14:editId="188304DE">
            <wp:extent cx="3445606" cy="21018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8468" cy="2103596"/>
                    </a:xfrm>
                    <a:prstGeom prst="rect">
                      <a:avLst/>
                    </a:prstGeom>
                  </pic:spPr>
                </pic:pic>
              </a:graphicData>
            </a:graphic>
          </wp:inline>
        </w:drawing>
      </w:r>
    </w:p>
    <w:p w14:paraId="29582DA5" w14:textId="579BE1F2" w:rsidR="00F82C37" w:rsidRDefault="00F82C37" w:rsidP="00C14C70">
      <w:pPr>
        <w:spacing w:line="240" w:lineRule="auto"/>
      </w:pPr>
    </w:p>
    <w:p w14:paraId="7ECCAAF7" w14:textId="31FF2638" w:rsidR="00D35A3D" w:rsidRDefault="00416182" w:rsidP="00C14C70">
      <w:pPr>
        <w:pStyle w:val="Heading4"/>
        <w:spacing w:before="0" w:line="240" w:lineRule="auto"/>
      </w:pPr>
      <w:r>
        <w:t xml:space="preserve">Model 2 with Cremation </w:t>
      </w:r>
      <w:r w:rsidR="00966E9C">
        <w:t>OM</w:t>
      </w:r>
    </w:p>
    <w:p w14:paraId="530C51E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Options ()</w:t>
      </w:r>
    </w:p>
    <w:p w14:paraId="1AAE217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547C92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esolution=1;</w:t>
      </w:r>
    </w:p>
    <w:p w14:paraId="4DFD742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0F5CD2F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lot ()</w:t>
      </w:r>
    </w:p>
    <w:p w14:paraId="7716BB7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E231E6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_Model ("cremation", </w:t>
      </w:r>
      <w:proofErr w:type="spellStart"/>
      <w:proofErr w:type="gramStart"/>
      <w:r w:rsidRPr="00D41BC7">
        <w:rPr>
          <w:rFonts w:asciiTheme="minorHAnsi" w:hAnsiTheme="minorHAnsi" w:cstheme="minorHAnsi"/>
          <w:sz w:val="22"/>
          <w:szCs w:val="22"/>
        </w:rPr>
        <w:t>Exp</w:t>
      </w:r>
      <w:proofErr w:type="spellEnd"/>
      <w:r w:rsidRPr="00D41BC7">
        <w:rPr>
          <w:rFonts w:asciiTheme="minorHAnsi" w:hAnsiTheme="minorHAnsi" w:cstheme="minorHAnsi"/>
          <w:sz w:val="22"/>
          <w:szCs w:val="22"/>
        </w:rPr>
        <w:t>(</w:t>
      </w:r>
      <w:proofErr w:type="gramEnd"/>
      <w:r w:rsidRPr="00D41BC7">
        <w:rPr>
          <w:rFonts w:asciiTheme="minorHAnsi" w:hAnsiTheme="minorHAnsi" w:cstheme="minorHAnsi"/>
          <w:sz w:val="22"/>
          <w:szCs w:val="22"/>
        </w:rPr>
        <w:t>0.9,-10,-0.1), U(1,3),"t");</w:t>
      </w:r>
    </w:p>
    <w:p w14:paraId="6452ECA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arre")</w:t>
      </w:r>
    </w:p>
    <w:p w14:paraId="5C4E81B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4AD30D4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Boundary("Start");</w:t>
      </w:r>
    </w:p>
    <w:p w14:paraId="1DB1B87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hase ("Aarre urnfield cemetery")</w:t>
      </w:r>
    </w:p>
    <w:p w14:paraId="45FF366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AD6E09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86")</w:t>
      </w:r>
    </w:p>
    <w:p w14:paraId="5072CC2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F0F098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fter ("older CC from A86")</w:t>
      </w:r>
    </w:p>
    <w:p w14:paraId="5EEC4DB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A6E33A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86 KIA-53941", 2463, 25);</w:t>
      </w:r>
    </w:p>
    <w:p w14:paraId="60BF92A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cer sp. trunk</w:t>
      </w:r>
    </w:p>
    <w:p w14:paraId="3069475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1E1A89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hase("A86")</w:t>
      </w:r>
    </w:p>
    <w:p w14:paraId="590CC11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958068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86 CB KIA-53942", 2382, 19)</w:t>
      </w:r>
    </w:p>
    <w:p w14:paraId="20FEBF2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7F84D2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3BB3BE8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lastRenderedPageBreak/>
        <w:t xml:space="preserve">      };</w:t>
      </w:r>
    </w:p>
    <w:p w14:paraId="79A1558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D5BDC8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082762C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ombine("A95")</w:t>
      </w:r>
    </w:p>
    <w:p w14:paraId="6A0580A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025530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RICH-25342 CB", 2428, 27)</w:t>
      </w:r>
    </w:p>
    <w:p w14:paraId="62EEC42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CE8D8C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0BD1096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D61CC5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95 twigs comb", 2399, 19);</w:t>
      </w:r>
    </w:p>
    <w:p w14:paraId="5BE91A5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2xtwig</w:t>
      </w:r>
    </w:p>
    <w:p w14:paraId="18A47BC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92E85D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99")</w:t>
      </w:r>
    </w:p>
    <w:p w14:paraId="08D2956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1BA5EB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fter ("older CC from A99")</w:t>
      </w:r>
    </w:p>
    <w:p w14:paraId="35D08B9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C87018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99 RICH-25071", 2269, 29);</w:t>
      </w:r>
    </w:p>
    <w:p w14:paraId="02529FA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lnus trunk (pit)</w:t>
      </w:r>
    </w:p>
    <w:p w14:paraId="36C40DC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99 RICH-25066", 2251, 30);</w:t>
      </w:r>
    </w:p>
    <w:p w14:paraId="1A508C8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lnus sp. trunk</w:t>
      </w:r>
    </w:p>
    <w:p w14:paraId="1F2B87E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99 RICH-25067", 3115, 31);</w:t>
      </w:r>
    </w:p>
    <w:p w14:paraId="6409B4F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Quercus trunk</w:t>
      </w:r>
    </w:p>
    <w:p w14:paraId="6370078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BDC93F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ombine("A99")</w:t>
      </w:r>
    </w:p>
    <w:p w14:paraId="3824413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1E7C64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GrM-16774 CB", 2255, 20)</w:t>
      </w:r>
    </w:p>
    <w:p w14:paraId="13AF95E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21754A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641857C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4ED1CF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RICH-25069", 2085, 29);</w:t>
      </w:r>
    </w:p>
    <w:p w14:paraId="677D83E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twig</w:t>
      </w:r>
    </w:p>
    <w:p w14:paraId="553B048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42951F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03A169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117")</w:t>
      </w:r>
    </w:p>
    <w:p w14:paraId="5F80AE7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6B1D36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fter ("older CC from A117")</w:t>
      </w:r>
    </w:p>
    <w:p w14:paraId="4F0753B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72413C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17 KIA-53943", 2449, 25);</w:t>
      </w:r>
    </w:p>
    <w:p w14:paraId="6E18D51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Quercus trunk</w:t>
      </w:r>
    </w:p>
    <w:p w14:paraId="49B4054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17 KIA-53944", 2495, 24);</w:t>
      </w:r>
    </w:p>
    <w:p w14:paraId="1A3C90D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Quercus trunk</w:t>
      </w:r>
    </w:p>
    <w:p w14:paraId="208CC26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30B85E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hase("A117")</w:t>
      </w:r>
    </w:p>
    <w:p w14:paraId="7C1D7CA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24435A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17 CB (mean)", 2431, 15)</w:t>
      </w:r>
    </w:p>
    <w:p w14:paraId="5DCA8AC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E39CE1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4AA499E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7B21B2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6C94D6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3AB9A9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130")</w:t>
      </w:r>
    </w:p>
    <w:p w14:paraId="0956B75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EC3B98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lastRenderedPageBreak/>
        <w:t xml:space="preserve">     After ("older CC from A130")</w:t>
      </w:r>
    </w:p>
    <w:p w14:paraId="15B149B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4D66750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30 KIA-53945", 2585, 25);</w:t>
      </w:r>
    </w:p>
    <w:p w14:paraId="6EA4958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grass</w:t>
      </w:r>
    </w:p>
    <w:p w14:paraId="3B099C9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AC9DF9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ombine("A130")</w:t>
      </w:r>
    </w:p>
    <w:p w14:paraId="2D948D2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6F832F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30 KIA-53947 CB", 2253, 18)</w:t>
      </w:r>
    </w:p>
    <w:p w14:paraId="6AC7013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F87A27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4171255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CB37B8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30 KIA-53946", 2156, 24);</w:t>
      </w:r>
    </w:p>
    <w:p w14:paraId="7C962DC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ereal</w:t>
      </w:r>
    </w:p>
    <w:p w14:paraId="2867E9D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581B06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4B58F8B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155")</w:t>
      </w:r>
    </w:p>
    <w:p w14:paraId="2F4B7A0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D9417D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fter ("older CC from A155")</w:t>
      </w:r>
    </w:p>
    <w:p w14:paraId="35632B4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88142F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55 KIA-53948", 2494, 24);</w:t>
      </w:r>
    </w:p>
    <w:p w14:paraId="51F2488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ereal</w:t>
      </w:r>
    </w:p>
    <w:p w14:paraId="56D5649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55 KIA-53949", 2466, 24);</w:t>
      </w:r>
    </w:p>
    <w:p w14:paraId="5380F73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grass</w:t>
      </w:r>
    </w:p>
    <w:p w14:paraId="15996E6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A2C077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hase("A155")</w:t>
      </w:r>
    </w:p>
    <w:p w14:paraId="4627D2C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00CDCEA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55 CB KIA-53950", 2367, 18)</w:t>
      </w:r>
    </w:p>
    <w:p w14:paraId="727D6C2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0ABEB3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6E6A8AF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08613F1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5BDC21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BCC1F2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198")</w:t>
      </w:r>
    </w:p>
    <w:p w14:paraId="50D3445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3F1105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fter ("older CC from A155")</w:t>
      </w:r>
    </w:p>
    <w:p w14:paraId="620D0B4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975D68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98 KIA-53951", 2967,24);</w:t>
      </w:r>
    </w:p>
    <w:p w14:paraId="28B3633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lnus trunk</w:t>
      </w:r>
    </w:p>
    <w:p w14:paraId="04F2FA7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87FA93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hase("A198")</w:t>
      </w:r>
    </w:p>
    <w:p w14:paraId="548C1BE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E16E38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198 </w:t>
      </w:r>
      <w:proofErr w:type="gramStart"/>
      <w:r w:rsidRPr="00D41BC7">
        <w:rPr>
          <w:rFonts w:asciiTheme="minorHAnsi" w:hAnsiTheme="minorHAnsi" w:cstheme="minorHAnsi"/>
          <w:sz w:val="22"/>
          <w:szCs w:val="22"/>
        </w:rPr>
        <w:t>CB  KIA</w:t>
      </w:r>
      <w:proofErr w:type="gramEnd"/>
      <w:r w:rsidRPr="00D41BC7">
        <w:rPr>
          <w:rFonts w:asciiTheme="minorHAnsi" w:hAnsiTheme="minorHAnsi" w:cstheme="minorHAnsi"/>
          <w:sz w:val="22"/>
          <w:szCs w:val="22"/>
        </w:rPr>
        <w:t>-53952", 2325, 21)</w:t>
      </w:r>
    </w:p>
    <w:p w14:paraId="6F247D6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5EAADF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7720610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036246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281F505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45B14E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ombine("A278")</w:t>
      </w:r>
    </w:p>
    <w:p w14:paraId="453D5A8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DC5BB0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KIA-53955 CB", 2463, 19)</w:t>
      </w:r>
    </w:p>
    <w:p w14:paraId="05A44C1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0B08CF3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6C01A91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lastRenderedPageBreak/>
        <w:t xml:space="preserve">     };</w:t>
      </w:r>
    </w:p>
    <w:p w14:paraId="16C2030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278 grass comb", 2423, 18);</w:t>
      </w:r>
    </w:p>
    <w:p w14:paraId="2BFBB5B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2xgrass</w:t>
      </w:r>
    </w:p>
    <w:p w14:paraId="7276AC2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4DB663D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393")</w:t>
      </w:r>
    </w:p>
    <w:p w14:paraId="6921716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4308094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fter ("older CC from A393")</w:t>
      </w:r>
    </w:p>
    <w:p w14:paraId="2659D878"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FD232F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3 RICH-25068", 2901,32);</w:t>
      </w:r>
    </w:p>
    <w:p w14:paraId="1DFABAA7" w14:textId="38E1AAE2" w:rsidR="00D41BC7" w:rsidRPr="00D41BC7" w:rsidRDefault="00D41BC7" w:rsidP="00C14C70">
      <w:pPr>
        <w:pStyle w:val="HTMLPreformatted"/>
        <w:shd w:val="clear" w:color="auto" w:fill="FFFFFF"/>
        <w:rPr>
          <w:rFonts w:asciiTheme="minorHAnsi" w:hAnsiTheme="minorHAnsi" w:cstheme="minorHAnsi"/>
          <w:sz w:val="22"/>
          <w:szCs w:val="22"/>
        </w:rPr>
      </w:pPr>
      <w:r>
        <w:rPr>
          <w:rFonts w:asciiTheme="minorHAnsi" w:hAnsiTheme="minorHAnsi" w:cstheme="minorHAnsi"/>
          <w:sz w:val="22"/>
          <w:szCs w:val="22"/>
        </w:rPr>
        <w:t xml:space="preserve">      //cereal from pit</w:t>
      </w:r>
    </w:p>
    <w:p w14:paraId="36D7489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3 RICH-25070", 2914, 32);</w:t>
      </w:r>
    </w:p>
    <w:p w14:paraId="7C09DF3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ereal from pit</w:t>
      </w:r>
    </w:p>
    <w:p w14:paraId="21C4361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3 KIA-52411", 3134, 25);</w:t>
      </w:r>
    </w:p>
    <w:p w14:paraId="7F5AE6F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ereal from urn</w:t>
      </w:r>
    </w:p>
    <w:p w14:paraId="5D5A914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3 KIA-52412", 3150, 27);</w:t>
      </w:r>
    </w:p>
    <w:p w14:paraId="76852A9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ereal from urn</w:t>
      </w:r>
    </w:p>
    <w:p w14:paraId="6DBFA0B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3 KIA-52413", 2611, 27);</w:t>
      </w:r>
    </w:p>
    <w:p w14:paraId="6B869AB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Quercus trunk</w:t>
      </w:r>
    </w:p>
    <w:p w14:paraId="25EA953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36BD32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hase("A393")</w:t>
      </w:r>
    </w:p>
    <w:p w14:paraId="4A91178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B414A8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3 CB RICH-25341", 2480, 27)</w:t>
      </w:r>
    </w:p>
    <w:p w14:paraId="52D4C96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483F3C4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3CF82AB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78A72F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568223A"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6F5D80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equence ("A394")</w:t>
      </w:r>
    </w:p>
    <w:p w14:paraId="506D268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066D27C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fter ("older CC from A394")</w:t>
      </w:r>
    </w:p>
    <w:p w14:paraId="249B990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004A103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4 KIA-52414", 2778, 27);</w:t>
      </w:r>
    </w:p>
    <w:p w14:paraId="345DA936"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lnus branch sapwood</w:t>
      </w:r>
    </w:p>
    <w:p w14:paraId="0831472D"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4 KIA-52415", 2843, 26);</w:t>
      </w:r>
    </w:p>
    <w:p w14:paraId="658440F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cereal</w:t>
      </w:r>
    </w:p>
    <w:p w14:paraId="1DBC553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4 KIA-52416", 2772, 26);</w:t>
      </w:r>
    </w:p>
    <w:p w14:paraId="5D1DD58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lnus heartwood</w:t>
      </w:r>
    </w:p>
    <w:p w14:paraId="5C957EDF"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4 KIA-52417", 2719, 27);</w:t>
      </w:r>
    </w:p>
    <w:p w14:paraId="6E312140"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Quercus trunk</w:t>
      </w:r>
    </w:p>
    <w:p w14:paraId="6DD5983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4 KIA-53983", 3029, 24);</w:t>
      </w:r>
    </w:p>
    <w:p w14:paraId="363CB16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Acer trunk</w:t>
      </w:r>
    </w:p>
    <w:p w14:paraId="516F4E6E"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620B5C4"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Phase("A394")</w:t>
      </w:r>
    </w:p>
    <w:p w14:paraId="1FE9F7F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6DD9CD49"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R_Date ("A394 CB (mean)", 2446,14)</w:t>
      </w:r>
    </w:p>
    <w:p w14:paraId="57A5699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FCFF035"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Outlier ("cremation", 1);</w:t>
      </w:r>
    </w:p>
    <w:p w14:paraId="673F303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E299DB2"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1D93AF33"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45B502FB"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Span ("Aarre urnfield cemetery");</w:t>
      </w:r>
    </w:p>
    <w:p w14:paraId="4C402DA7"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55242AAC"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lastRenderedPageBreak/>
        <w:t xml:space="preserve">   Boundary("End");</w:t>
      </w:r>
    </w:p>
    <w:p w14:paraId="6785DB81" w14:textId="77777777" w:rsidR="00D41BC7"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729163A4" w14:textId="1542C799" w:rsidR="003F3251" w:rsidRPr="00D41BC7" w:rsidRDefault="00D41BC7" w:rsidP="00C14C70">
      <w:pPr>
        <w:pStyle w:val="HTMLPreformatted"/>
        <w:shd w:val="clear" w:color="auto" w:fill="FFFFFF"/>
        <w:rPr>
          <w:rFonts w:asciiTheme="minorHAnsi" w:hAnsiTheme="minorHAnsi" w:cstheme="minorHAnsi"/>
          <w:sz w:val="22"/>
          <w:szCs w:val="22"/>
        </w:rPr>
      </w:pPr>
      <w:r w:rsidRPr="00D41BC7">
        <w:rPr>
          <w:rFonts w:asciiTheme="minorHAnsi" w:hAnsiTheme="minorHAnsi" w:cstheme="minorHAnsi"/>
          <w:sz w:val="22"/>
          <w:szCs w:val="22"/>
        </w:rPr>
        <w:t xml:space="preserve"> };</w:t>
      </w:r>
    </w:p>
    <w:p w14:paraId="350167BF" w14:textId="0A281AD4" w:rsidR="00C8663E" w:rsidRDefault="00C8663E" w:rsidP="00C14C70">
      <w:pPr>
        <w:pStyle w:val="HTMLPreformatted"/>
        <w:shd w:val="clear" w:color="auto" w:fill="FFFFFF"/>
        <w:rPr>
          <w:rFonts w:asciiTheme="minorHAnsi" w:hAnsiTheme="minorHAnsi" w:cstheme="minorHAnsi"/>
          <w:sz w:val="22"/>
          <w:szCs w:val="22"/>
        </w:rPr>
      </w:pPr>
    </w:p>
    <w:p w14:paraId="56AA16CE" w14:textId="11A863C5" w:rsidR="001F0AA9" w:rsidRPr="0040370F" w:rsidRDefault="001F0AA9" w:rsidP="00C14C70">
      <w:pPr>
        <w:pStyle w:val="Heading3"/>
        <w:spacing w:before="0" w:line="240" w:lineRule="auto"/>
      </w:pPr>
      <w:r>
        <w:t>Part 4</w:t>
      </w:r>
      <w:r>
        <w:tab/>
        <w:t>Testing outlier models on experimental</w:t>
      </w:r>
      <w:r w:rsidRPr="0040370F">
        <w:t xml:space="preserve"> results</w:t>
      </w:r>
    </w:p>
    <w:p w14:paraId="5639B83F" w14:textId="209056A7" w:rsidR="001F0AA9" w:rsidRDefault="001F0AA9" w:rsidP="00C14C70">
      <w:pPr>
        <w:pStyle w:val="Heading4"/>
        <w:spacing w:before="0" w:line="240" w:lineRule="auto"/>
      </w:pPr>
      <w:r>
        <w:t>Model 3 with Charcoal OM</w:t>
      </w:r>
    </w:p>
    <w:p w14:paraId="54490ABC" w14:textId="77777777" w:rsidR="001F0AA9" w:rsidRDefault="001F0AA9" w:rsidP="00C14C70">
      <w:pPr>
        <w:spacing w:after="0"/>
      </w:pPr>
      <w:proofErr w:type="gramStart"/>
      <w:r>
        <w:t>Options()</w:t>
      </w:r>
      <w:proofErr w:type="gramEnd"/>
    </w:p>
    <w:p w14:paraId="112DBDA5" w14:textId="77777777" w:rsidR="001F0AA9" w:rsidRDefault="001F0AA9" w:rsidP="00C14C70">
      <w:pPr>
        <w:spacing w:after="0"/>
      </w:pPr>
      <w:r>
        <w:t xml:space="preserve"> {</w:t>
      </w:r>
    </w:p>
    <w:p w14:paraId="22D11346" w14:textId="77777777" w:rsidR="001F0AA9" w:rsidRDefault="001F0AA9" w:rsidP="00C14C70">
      <w:pPr>
        <w:spacing w:after="0"/>
      </w:pPr>
      <w:r>
        <w:t xml:space="preserve">  Resolution=0.5;</w:t>
      </w:r>
    </w:p>
    <w:p w14:paraId="49DD1DF9" w14:textId="3E7486C1" w:rsidR="001F0AA9" w:rsidRDefault="001F0AA9" w:rsidP="00C14C70">
      <w:pPr>
        <w:spacing w:after="0"/>
      </w:pPr>
      <w:r>
        <w:t xml:space="preserve">  Curve="bomb13NH1NEW.14c";</w:t>
      </w:r>
    </w:p>
    <w:p w14:paraId="42D3C67A" w14:textId="77777777" w:rsidR="001F0AA9" w:rsidRDefault="001F0AA9" w:rsidP="00C14C70">
      <w:pPr>
        <w:spacing w:after="0"/>
      </w:pPr>
      <w:r>
        <w:t xml:space="preserve">  Outlier_Model ("Charcoal", </w:t>
      </w:r>
      <w:proofErr w:type="spellStart"/>
      <w:proofErr w:type="gramStart"/>
      <w:r>
        <w:t>Exp</w:t>
      </w:r>
      <w:proofErr w:type="spellEnd"/>
      <w:r>
        <w:t>(</w:t>
      </w:r>
      <w:proofErr w:type="gramEnd"/>
      <w:r>
        <w:t>1,-10,0), U(0,3),"t");</w:t>
      </w:r>
    </w:p>
    <w:p w14:paraId="51721B2C" w14:textId="77777777" w:rsidR="001F0AA9" w:rsidRDefault="001F0AA9" w:rsidP="00C14C70">
      <w:pPr>
        <w:spacing w:after="0"/>
      </w:pPr>
      <w:r>
        <w:t xml:space="preserve">  </w:t>
      </w:r>
      <w:proofErr w:type="gramStart"/>
      <w:r>
        <w:t>Sequence()</w:t>
      </w:r>
      <w:proofErr w:type="gramEnd"/>
    </w:p>
    <w:p w14:paraId="2189538F" w14:textId="77777777" w:rsidR="001F0AA9" w:rsidRDefault="001F0AA9" w:rsidP="00C14C70">
      <w:pPr>
        <w:spacing w:after="0"/>
      </w:pPr>
      <w:r>
        <w:t xml:space="preserve">  {</w:t>
      </w:r>
    </w:p>
    <w:p w14:paraId="2C574FFF" w14:textId="77777777" w:rsidR="001F0AA9" w:rsidRDefault="001F0AA9" w:rsidP="00C14C70">
      <w:pPr>
        <w:spacing w:after="0"/>
      </w:pPr>
      <w:r>
        <w:t xml:space="preserve">   Boundary("Start");</w:t>
      </w:r>
    </w:p>
    <w:p w14:paraId="2CA4A236" w14:textId="77777777" w:rsidR="001F0AA9" w:rsidRDefault="001F0AA9" w:rsidP="00C14C70">
      <w:pPr>
        <w:spacing w:after="0"/>
      </w:pPr>
      <w:r>
        <w:t xml:space="preserve">   </w:t>
      </w:r>
      <w:proofErr w:type="gramStart"/>
      <w:r>
        <w:t>Phase(</w:t>
      </w:r>
      <w:proofErr w:type="gramEnd"/>
      <w:r>
        <w:t>"Pyres no.8 and no.11")</w:t>
      </w:r>
    </w:p>
    <w:p w14:paraId="42EFAA6A" w14:textId="77777777" w:rsidR="001F0AA9" w:rsidRDefault="001F0AA9" w:rsidP="00C14C70">
      <w:pPr>
        <w:spacing w:after="0"/>
      </w:pPr>
      <w:r>
        <w:t xml:space="preserve">   {</w:t>
      </w:r>
    </w:p>
    <w:p w14:paraId="7F697234" w14:textId="77777777" w:rsidR="001F0AA9" w:rsidRDefault="001F0AA9" w:rsidP="00C14C70">
      <w:pPr>
        <w:spacing w:after="0"/>
      </w:pPr>
      <w:r>
        <w:t xml:space="preserve">    R_Date ("RICH-25820",-348, 24)</w:t>
      </w:r>
    </w:p>
    <w:p w14:paraId="0B4F42F5" w14:textId="77777777" w:rsidR="001F0AA9" w:rsidRDefault="001F0AA9" w:rsidP="00C14C70">
      <w:pPr>
        <w:spacing w:after="0"/>
      </w:pPr>
      <w:r>
        <w:t xml:space="preserve">    {</w:t>
      </w:r>
    </w:p>
    <w:p w14:paraId="7AC87376" w14:textId="77777777" w:rsidR="001F0AA9" w:rsidRDefault="001F0AA9" w:rsidP="00C14C70">
      <w:pPr>
        <w:spacing w:after="0"/>
      </w:pPr>
      <w:r>
        <w:t xml:space="preserve">     </w:t>
      </w:r>
      <w:proofErr w:type="gramStart"/>
      <w:r>
        <w:t>Outlier(</w:t>
      </w:r>
      <w:proofErr w:type="gramEnd"/>
      <w:r>
        <w:t>"Charcoal", 1);</w:t>
      </w:r>
    </w:p>
    <w:p w14:paraId="77027A7D" w14:textId="77777777" w:rsidR="001F0AA9" w:rsidRDefault="001F0AA9" w:rsidP="00C14C70">
      <w:pPr>
        <w:spacing w:after="0"/>
      </w:pPr>
      <w:r>
        <w:t xml:space="preserve">    };</w:t>
      </w:r>
    </w:p>
    <w:p w14:paraId="3521FABB" w14:textId="77777777" w:rsidR="001F0AA9" w:rsidRDefault="001F0AA9" w:rsidP="00C14C70">
      <w:pPr>
        <w:spacing w:after="0"/>
      </w:pPr>
      <w:r>
        <w:t xml:space="preserve">    R_Date ("RICH-25821",-492, 24)</w:t>
      </w:r>
    </w:p>
    <w:p w14:paraId="739CB25F" w14:textId="77777777" w:rsidR="001F0AA9" w:rsidRDefault="001F0AA9" w:rsidP="00C14C70">
      <w:pPr>
        <w:spacing w:after="0"/>
      </w:pPr>
      <w:r>
        <w:t xml:space="preserve">    {</w:t>
      </w:r>
    </w:p>
    <w:p w14:paraId="5D73C991" w14:textId="77777777" w:rsidR="001F0AA9" w:rsidRDefault="001F0AA9" w:rsidP="00C14C70">
      <w:pPr>
        <w:spacing w:after="0"/>
      </w:pPr>
      <w:r>
        <w:t xml:space="preserve">     </w:t>
      </w:r>
      <w:proofErr w:type="gramStart"/>
      <w:r>
        <w:t>Outlier(</w:t>
      </w:r>
      <w:proofErr w:type="gramEnd"/>
      <w:r>
        <w:t>"Charcoal", 1);</w:t>
      </w:r>
    </w:p>
    <w:p w14:paraId="3E089E9C" w14:textId="77777777" w:rsidR="001F0AA9" w:rsidRDefault="001F0AA9" w:rsidP="00C14C70">
      <w:pPr>
        <w:spacing w:after="0"/>
      </w:pPr>
      <w:r>
        <w:t xml:space="preserve">    };</w:t>
      </w:r>
    </w:p>
    <w:p w14:paraId="6BB9A5D4" w14:textId="77777777" w:rsidR="001F0AA9" w:rsidRDefault="001F0AA9" w:rsidP="00C14C70">
      <w:pPr>
        <w:spacing w:after="0"/>
      </w:pPr>
      <w:r>
        <w:t xml:space="preserve">    R_Date ("RICH-25822",-437, 25)</w:t>
      </w:r>
    </w:p>
    <w:p w14:paraId="4C1BAA14" w14:textId="77777777" w:rsidR="001F0AA9" w:rsidRDefault="001F0AA9" w:rsidP="00C14C70">
      <w:pPr>
        <w:spacing w:after="0"/>
      </w:pPr>
      <w:r>
        <w:t xml:space="preserve">    {</w:t>
      </w:r>
    </w:p>
    <w:p w14:paraId="5C58A90A" w14:textId="77777777" w:rsidR="001F0AA9" w:rsidRDefault="001F0AA9" w:rsidP="00C14C70">
      <w:pPr>
        <w:spacing w:after="0"/>
      </w:pPr>
      <w:r>
        <w:t xml:space="preserve">     </w:t>
      </w:r>
      <w:proofErr w:type="gramStart"/>
      <w:r>
        <w:t>Outlier(</w:t>
      </w:r>
      <w:proofErr w:type="gramEnd"/>
      <w:r>
        <w:t>"Charcoal", 1);</w:t>
      </w:r>
    </w:p>
    <w:p w14:paraId="5059D46D" w14:textId="77777777" w:rsidR="001F0AA9" w:rsidRDefault="001F0AA9" w:rsidP="00C14C70">
      <w:pPr>
        <w:spacing w:after="0"/>
      </w:pPr>
      <w:r>
        <w:t xml:space="preserve">    };</w:t>
      </w:r>
    </w:p>
    <w:p w14:paraId="213733BD" w14:textId="77777777" w:rsidR="001F0AA9" w:rsidRDefault="001F0AA9" w:rsidP="00C14C70">
      <w:pPr>
        <w:spacing w:after="0"/>
      </w:pPr>
      <w:r>
        <w:t xml:space="preserve">    R_Date ("RICH-25823",-425, 29)</w:t>
      </w:r>
    </w:p>
    <w:p w14:paraId="5DC8A0D7" w14:textId="77777777" w:rsidR="001F0AA9" w:rsidRDefault="001F0AA9" w:rsidP="00C14C70">
      <w:pPr>
        <w:spacing w:after="0"/>
      </w:pPr>
      <w:r>
        <w:t xml:space="preserve">    {</w:t>
      </w:r>
    </w:p>
    <w:p w14:paraId="74CF475F" w14:textId="77777777" w:rsidR="001F0AA9" w:rsidRDefault="001F0AA9" w:rsidP="00C14C70">
      <w:pPr>
        <w:spacing w:after="0"/>
      </w:pPr>
      <w:r>
        <w:t xml:space="preserve">     </w:t>
      </w:r>
      <w:proofErr w:type="gramStart"/>
      <w:r>
        <w:t>Outlier(</w:t>
      </w:r>
      <w:proofErr w:type="gramEnd"/>
      <w:r>
        <w:t>"Charcoal", 1);</w:t>
      </w:r>
    </w:p>
    <w:p w14:paraId="4EF1FD99" w14:textId="77777777" w:rsidR="001F0AA9" w:rsidRDefault="001F0AA9" w:rsidP="00C14C70">
      <w:pPr>
        <w:spacing w:after="0"/>
      </w:pPr>
      <w:r>
        <w:t xml:space="preserve">    };</w:t>
      </w:r>
    </w:p>
    <w:p w14:paraId="349ABA9D" w14:textId="77777777" w:rsidR="001F0AA9" w:rsidRDefault="001F0AA9" w:rsidP="00C14C70">
      <w:pPr>
        <w:spacing w:after="0"/>
      </w:pPr>
      <w:r>
        <w:t xml:space="preserve">    R_Date ("RICH-25744",-490, 29)</w:t>
      </w:r>
    </w:p>
    <w:p w14:paraId="2EF5DF52" w14:textId="77777777" w:rsidR="001F0AA9" w:rsidRDefault="001F0AA9" w:rsidP="00C14C70">
      <w:pPr>
        <w:spacing w:after="0"/>
      </w:pPr>
      <w:r>
        <w:t xml:space="preserve">    {</w:t>
      </w:r>
    </w:p>
    <w:p w14:paraId="29850ECD" w14:textId="77777777" w:rsidR="001F0AA9" w:rsidRDefault="001F0AA9" w:rsidP="00C14C70">
      <w:pPr>
        <w:spacing w:after="0"/>
      </w:pPr>
      <w:r>
        <w:t xml:space="preserve">     </w:t>
      </w:r>
      <w:proofErr w:type="gramStart"/>
      <w:r>
        <w:t>Outlier(</w:t>
      </w:r>
      <w:proofErr w:type="gramEnd"/>
      <w:r>
        <w:t>"Charcoal", 1);</w:t>
      </w:r>
    </w:p>
    <w:p w14:paraId="7095A948" w14:textId="77777777" w:rsidR="001F0AA9" w:rsidRDefault="001F0AA9" w:rsidP="00C14C70">
      <w:pPr>
        <w:spacing w:after="0"/>
      </w:pPr>
      <w:r>
        <w:t xml:space="preserve">    };</w:t>
      </w:r>
    </w:p>
    <w:p w14:paraId="388C350E" w14:textId="77777777" w:rsidR="001F0AA9" w:rsidRDefault="001F0AA9" w:rsidP="00C14C70">
      <w:pPr>
        <w:spacing w:after="0"/>
      </w:pPr>
      <w:r>
        <w:t xml:space="preserve">    R_Date ("RICH-25745",-389, 26)</w:t>
      </w:r>
    </w:p>
    <w:p w14:paraId="75DC2456" w14:textId="77777777" w:rsidR="001F0AA9" w:rsidRDefault="001F0AA9" w:rsidP="00C14C70">
      <w:pPr>
        <w:spacing w:after="0"/>
      </w:pPr>
      <w:r>
        <w:t xml:space="preserve">    {</w:t>
      </w:r>
    </w:p>
    <w:p w14:paraId="196AF7AC" w14:textId="77777777" w:rsidR="001F0AA9" w:rsidRDefault="001F0AA9" w:rsidP="00C14C70">
      <w:pPr>
        <w:spacing w:after="0"/>
      </w:pPr>
      <w:r>
        <w:t xml:space="preserve">     </w:t>
      </w:r>
      <w:proofErr w:type="gramStart"/>
      <w:r>
        <w:t>Outlier(</w:t>
      </w:r>
      <w:proofErr w:type="gramEnd"/>
      <w:r>
        <w:t>"Charcoal", 1);</w:t>
      </w:r>
    </w:p>
    <w:p w14:paraId="37AC41D9" w14:textId="77777777" w:rsidR="001F0AA9" w:rsidRDefault="001F0AA9" w:rsidP="00C14C70">
      <w:pPr>
        <w:spacing w:after="0"/>
      </w:pPr>
      <w:r>
        <w:t xml:space="preserve">    };</w:t>
      </w:r>
    </w:p>
    <w:p w14:paraId="6666FCCB" w14:textId="77777777" w:rsidR="001F0AA9" w:rsidRDefault="001F0AA9" w:rsidP="00C14C70">
      <w:pPr>
        <w:spacing w:after="0"/>
      </w:pPr>
      <w:r>
        <w:t xml:space="preserve">    R_Date ("RICH-25753",-464, 27)</w:t>
      </w:r>
    </w:p>
    <w:p w14:paraId="17FCE538" w14:textId="77777777" w:rsidR="001F0AA9" w:rsidRDefault="001F0AA9" w:rsidP="00C14C70">
      <w:pPr>
        <w:spacing w:after="0"/>
      </w:pPr>
      <w:r>
        <w:t xml:space="preserve">    {</w:t>
      </w:r>
    </w:p>
    <w:p w14:paraId="5BF25747" w14:textId="77777777" w:rsidR="001F0AA9" w:rsidRDefault="001F0AA9" w:rsidP="00C14C70">
      <w:pPr>
        <w:spacing w:after="0"/>
      </w:pPr>
      <w:r>
        <w:t xml:space="preserve">     </w:t>
      </w:r>
      <w:proofErr w:type="gramStart"/>
      <w:r>
        <w:t>Outlier(</w:t>
      </w:r>
      <w:proofErr w:type="gramEnd"/>
      <w:r>
        <w:t>"Charcoal", 1);</w:t>
      </w:r>
    </w:p>
    <w:p w14:paraId="7B0B38FF" w14:textId="77777777" w:rsidR="001F0AA9" w:rsidRDefault="001F0AA9" w:rsidP="00C14C70">
      <w:pPr>
        <w:spacing w:after="0"/>
      </w:pPr>
      <w:r>
        <w:t xml:space="preserve">    };</w:t>
      </w:r>
    </w:p>
    <w:p w14:paraId="789698A7" w14:textId="77777777" w:rsidR="001F0AA9" w:rsidRDefault="001F0AA9" w:rsidP="00C14C70">
      <w:pPr>
        <w:spacing w:after="0"/>
      </w:pPr>
      <w:r>
        <w:t xml:space="preserve">    R_Date ("RICH-25754",-434, 30)</w:t>
      </w:r>
    </w:p>
    <w:p w14:paraId="446B2EFC" w14:textId="77777777" w:rsidR="001F0AA9" w:rsidRDefault="001F0AA9" w:rsidP="00C14C70">
      <w:pPr>
        <w:spacing w:after="0"/>
      </w:pPr>
      <w:r>
        <w:t xml:space="preserve">    {</w:t>
      </w:r>
    </w:p>
    <w:p w14:paraId="5EF65E2D" w14:textId="77777777" w:rsidR="001F0AA9" w:rsidRDefault="001F0AA9" w:rsidP="00C14C70">
      <w:pPr>
        <w:spacing w:after="0"/>
      </w:pPr>
      <w:r>
        <w:t xml:space="preserve">     </w:t>
      </w:r>
      <w:proofErr w:type="gramStart"/>
      <w:r>
        <w:t>Outlier(</w:t>
      </w:r>
      <w:proofErr w:type="gramEnd"/>
      <w:r>
        <w:t>"Charcoal", 1);</w:t>
      </w:r>
    </w:p>
    <w:p w14:paraId="2C87BC04" w14:textId="77777777" w:rsidR="001F0AA9" w:rsidRDefault="001F0AA9" w:rsidP="00C14C70">
      <w:pPr>
        <w:spacing w:after="0"/>
      </w:pPr>
      <w:r>
        <w:t xml:space="preserve">    };</w:t>
      </w:r>
    </w:p>
    <w:p w14:paraId="6E44ACDB" w14:textId="77777777" w:rsidR="001F0AA9" w:rsidRDefault="001F0AA9" w:rsidP="00C14C70">
      <w:pPr>
        <w:spacing w:after="0"/>
      </w:pPr>
      <w:r>
        <w:t xml:space="preserve">    R_Date ("RICH-25737",-558, 29)</w:t>
      </w:r>
    </w:p>
    <w:p w14:paraId="5BA851BB" w14:textId="77777777" w:rsidR="001F0AA9" w:rsidRDefault="001F0AA9" w:rsidP="00C14C70">
      <w:pPr>
        <w:spacing w:after="0"/>
      </w:pPr>
      <w:r>
        <w:lastRenderedPageBreak/>
        <w:t xml:space="preserve">    {</w:t>
      </w:r>
    </w:p>
    <w:p w14:paraId="63545CA8" w14:textId="77777777" w:rsidR="001F0AA9" w:rsidRDefault="001F0AA9" w:rsidP="00C14C70">
      <w:pPr>
        <w:spacing w:after="0"/>
      </w:pPr>
      <w:r>
        <w:t xml:space="preserve">     </w:t>
      </w:r>
      <w:proofErr w:type="gramStart"/>
      <w:r>
        <w:t>Outlier(</w:t>
      </w:r>
      <w:proofErr w:type="gramEnd"/>
      <w:r>
        <w:t>"Charcoal", 1);</w:t>
      </w:r>
    </w:p>
    <w:p w14:paraId="36737E2F" w14:textId="77777777" w:rsidR="001F0AA9" w:rsidRDefault="001F0AA9" w:rsidP="00C14C70">
      <w:pPr>
        <w:spacing w:after="0"/>
      </w:pPr>
      <w:r>
        <w:t xml:space="preserve">    };</w:t>
      </w:r>
    </w:p>
    <w:p w14:paraId="07BCB329" w14:textId="77777777" w:rsidR="001F0AA9" w:rsidRDefault="001F0AA9" w:rsidP="00C14C70">
      <w:pPr>
        <w:spacing w:after="0"/>
      </w:pPr>
      <w:r>
        <w:t xml:space="preserve">    R_Date ("RICH-25738",-554, 29)</w:t>
      </w:r>
    </w:p>
    <w:p w14:paraId="6D31D674" w14:textId="77777777" w:rsidR="001F0AA9" w:rsidRDefault="001F0AA9" w:rsidP="00C14C70">
      <w:pPr>
        <w:spacing w:after="0"/>
      </w:pPr>
      <w:r>
        <w:t xml:space="preserve">    {</w:t>
      </w:r>
    </w:p>
    <w:p w14:paraId="2BFD0093" w14:textId="77777777" w:rsidR="001F0AA9" w:rsidRDefault="001F0AA9" w:rsidP="00C14C70">
      <w:pPr>
        <w:spacing w:after="0"/>
      </w:pPr>
      <w:r>
        <w:t xml:space="preserve">     </w:t>
      </w:r>
      <w:proofErr w:type="gramStart"/>
      <w:r>
        <w:t>Outlier(</w:t>
      </w:r>
      <w:proofErr w:type="gramEnd"/>
      <w:r>
        <w:t>"Charcoal", 1);</w:t>
      </w:r>
    </w:p>
    <w:p w14:paraId="240BD88D" w14:textId="77777777" w:rsidR="001F0AA9" w:rsidRDefault="001F0AA9" w:rsidP="00C14C70">
      <w:pPr>
        <w:spacing w:after="0"/>
      </w:pPr>
      <w:r>
        <w:t xml:space="preserve">    };</w:t>
      </w:r>
    </w:p>
    <w:p w14:paraId="757F6832" w14:textId="77777777" w:rsidR="001F0AA9" w:rsidRDefault="001F0AA9" w:rsidP="00C14C70">
      <w:pPr>
        <w:spacing w:after="0"/>
      </w:pPr>
      <w:r>
        <w:t xml:space="preserve">    R_Date ("RICH-25739",-458, 26)</w:t>
      </w:r>
    </w:p>
    <w:p w14:paraId="33CD313D" w14:textId="77777777" w:rsidR="001F0AA9" w:rsidRDefault="001F0AA9" w:rsidP="00C14C70">
      <w:pPr>
        <w:spacing w:after="0"/>
      </w:pPr>
      <w:r>
        <w:t xml:space="preserve">    {</w:t>
      </w:r>
    </w:p>
    <w:p w14:paraId="61E6BA5D" w14:textId="77777777" w:rsidR="001F0AA9" w:rsidRDefault="001F0AA9" w:rsidP="00C14C70">
      <w:pPr>
        <w:spacing w:after="0"/>
      </w:pPr>
      <w:r>
        <w:t xml:space="preserve">     </w:t>
      </w:r>
      <w:proofErr w:type="gramStart"/>
      <w:r>
        <w:t>Outlier(</w:t>
      </w:r>
      <w:proofErr w:type="gramEnd"/>
      <w:r>
        <w:t>"Charcoal", 1);</w:t>
      </w:r>
    </w:p>
    <w:p w14:paraId="6B886D61" w14:textId="77777777" w:rsidR="001F0AA9" w:rsidRDefault="001F0AA9" w:rsidP="00C14C70">
      <w:pPr>
        <w:spacing w:after="0"/>
      </w:pPr>
      <w:r>
        <w:t xml:space="preserve">    };</w:t>
      </w:r>
    </w:p>
    <w:p w14:paraId="6BD91C25" w14:textId="77777777" w:rsidR="001F0AA9" w:rsidRDefault="001F0AA9" w:rsidP="00C14C70">
      <w:pPr>
        <w:spacing w:after="0"/>
      </w:pPr>
      <w:r>
        <w:t xml:space="preserve">    R_Date ("RICH-25740",-504, 26)</w:t>
      </w:r>
    </w:p>
    <w:p w14:paraId="0319A5AA" w14:textId="77777777" w:rsidR="001F0AA9" w:rsidRDefault="001F0AA9" w:rsidP="00C14C70">
      <w:pPr>
        <w:spacing w:after="0"/>
      </w:pPr>
      <w:r>
        <w:t xml:space="preserve">    {</w:t>
      </w:r>
    </w:p>
    <w:p w14:paraId="09F525BB" w14:textId="77777777" w:rsidR="001F0AA9" w:rsidRDefault="001F0AA9" w:rsidP="00C14C70">
      <w:pPr>
        <w:spacing w:after="0"/>
      </w:pPr>
      <w:r>
        <w:t xml:space="preserve">     </w:t>
      </w:r>
      <w:proofErr w:type="gramStart"/>
      <w:r>
        <w:t>Outlier(</w:t>
      </w:r>
      <w:proofErr w:type="gramEnd"/>
      <w:r>
        <w:t>"Charcoal", 1);</w:t>
      </w:r>
    </w:p>
    <w:p w14:paraId="1CB5288A" w14:textId="77777777" w:rsidR="001F0AA9" w:rsidRDefault="001F0AA9" w:rsidP="00C14C70">
      <w:pPr>
        <w:spacing w:after="0"/>
      </w:pPr>
      <w:r>
        <w:t xml:space="preserve">    };</w:t>
      </w:r>
    </w:p>
    <w:p w14:paraId="6CE10A0A" w14:textId="77777777" w:rsidR="001F0AA9" w:rsidRDefault="001F0AA9" w:rsidP="00C14C70">
      <w:pPr>
        <w:spacing w:after="0"/>
      </w:pPr>
      <w:r>
        <w:t xml:space="preserve">   };</w:t>
      </w:r>
    </w:p>
    <w:p w14:paraId="104B2360" w14:textId="77777777" w:rsidR="001F0AA9" w:rsidRDefault="001F0AA9" w:rsidP="00C14C70">
      <w:pPr>
        <w:spacing w:after="0"/>
      </w:pPr>
      <w:r>
        <w:t xml:space="preserve">   Boundary("End");</w:t>
      </w:r>
    </w:p>
    <w:p w14:paraId="2D98CDCD" w14:textId="77777777" w:rsidR="001F0AA9" w:rsidRDefault="001F0AA9" w:rsidP="00C14C70">
      <w:pPr>
        <w:spacing w:after="0"/>
      </w:pPr>
      <w:r>
        <w:t xml:space="preserve">  };</w:t>
      </w:r>
    </w:p>
    <w:p w14:paraId="5C5909FA" w14:textId="1D0CB9AE" w:rsidR="001F0AA9" w:rsidRDefault="001F0AA9" w:rsidP="00C14C70">
      <w:pPr>
        <w:spacing w:after="0"/>
      </w:pPr>
      <w:r>
        <w:t xml:space="preserve"> };</w:t>
      </w:r>
    </w:p>
    <w:p w14:paraId="0C3C0F52" w14:textId="1AED41E4" w:rsidR="001F0AA9" w:rsidRDefault="001F0AA9" w:rsidP="00C14C70">
      <w:pPr>
        <w:spacing w:after="0"/>
      </w:pPr>
      <w:r>
        <w:rPr>
          <w:noProof/>
          <w:lang w:eastAsia="en-GB"/>
        </w:rPr>
        <w:drawing>
          <wp:inline distT="0" distB="0" distL="0" distR="0" wp14:anchorId="526E91D3" wp14:editId="70028191">
            <wp:extent cx="5760720" cy="4519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4519930"/>
                    </a:xfrm>
                    <a:prstGeom prst="rect">
                      <a:avLst/>
                    </a:prstGeom>
                  </pic:spPr>
                </pic:pic>
              </a:graphicData>
            </a:graphic>
          </wp:inline>
        </w:drawing>
      </w:r>
    </w:p>
    <w:p w14:paraId="1B0590D0" w14:textId="77777777" w:rsidR="001F0AA9" w:rsidRDefault="001F0AA9" w:rsidP="00C14C70">
      <w:pPr>
        <w:spacing w:after="0"/>
      </w:pPr>
    </w:p>
    <w:p w14:paraId="32B4383D" w14:textId="20203435" w:rsidR="001F0AA9" w:rsidRDefault="001F0AA9" w:rsidP="00C14C70">
      <w:pPr>
        <w:spacing w:after="0"/>
      </w:pPr>
      <w:r>
        <w:rPr>
          <w:noProof/>
          <w:lang w:eastAsia="en-GB"/>
        </w:rPr>
        <w:lastRenderedPageBreak/>
        <w:drawing>
          <wp:inline distT="0" distB="0" distL="0" distR="0" wp14:anchorId="2048E5DF" wp14:editId="7B5B70CF">
            <wp:extent cx="3451041" cy="2357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70412" cy="2370989"/>
                    </a:xfrm>
                    <a:prstGeom prst="rect">
                      <a:avLst/>
                    </a:prstGeom>
                  </pic:spPr>
                </pic:pic>
              </a:graphicData>
            </a:graphic>
          </wp:inline>
        </w:drawing>
      </w:r>
    </w:p>
    <w:p w14:paraId="0E7F8B95" w14:textId="16A318E9" w:rsidR="001F0AA9" w:rsidRDefault="001F0AA9" w:rsidP="00C14C70">
      <w:pPr>
        <w:spacing w:after="0"/>
      </w:pPr>
      <w:r>
        <w:rPr>
          <w:noProof/>
          <w:lang w:eastAsia="en-GB"/>
        </w:rPr>
        <w:drawing>
          <wp:inline distT="0" distB="0" distL="0" distR="0" wp14:anchorId="404E1ACC" wp14:editId="5C73CC42">
            <wp:extent cx="3451860" cy="215056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58964" cy="2154990"/>
                    </a:xfrm>
                    <a:prstGeom prst="rect">
                      <a:avLst/>
                    </a:prstGeom>
                  </pic:spPr>
                </pic:pic>
              </a:graphicData>
            </a:graphic>
          </wp:inline>
        </w:drawing>
      </w:r>
    </w:p>
    <w:p w14:paraId="09FF58F9" w14:textId="465241A0" w:rsidR="001F0AA9" w:rsidRDefault="001F0AA9" w:rsidP="00C14C70">
      <w:pPr>
        <w:spacing w:after="0"/>
      </w:pPr>
      <w:r>
        <w:rPr>
          <w:noProof/>
          <w:lang w:eastAsia="en-GB"/>
        </w:rPr>
        <w:drawing>
          <wp:inline distT="0" distB="0" distL="0" distR="0" wp14:anchorId="247C7DF9" wp14:editId="0E78C19C">
            <wp:extent cx="3450590" cy="21356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54705" cy="2138246"/>
                    </a:xfrm>
                    <a:prstGeom prst="rect">
                      <a:avLst/>
                    </a:prstGeom>
                  </pic:spPr>
                </pic:pic>
              </a:graphicData>
            </a:graphic>
          </wp:inline>
        </w:drawing>
      </w:r>
    </w:p>
    <w:p w14:paraId="5CAC5FF4" w14:textId="77777777" w:rsidR="001F0AA9" w:rsidRPr="001F0AA9" w:rsidRDefault="001F0AA9" w:rsidP="00C14C70">
      <w:pPr>
        <w:spacing w:after="0"/>
      </w:pPr>
    </w:p>
    <w:p w14:paraId="04BF335A" w14:textId="718DFE6A" w:rsidR="001F0AA9" w:rsidRDefault="001F0AA9" w:rsidP="00C14C70">
      <w:pPr>
        <w:pStyle w:val="Heading4"/>
        <w:spacing w:before="0" w:line="240" w:lineRule="auto"/>
      </w:pPr>
      <w:r>
        <w:t>Model 4 with Cremation OM</w:t>
      </w:r>
    </w:p>
    <w:p w14:paraId="517678F2" w14:textId="77777777" w:rsidR="00C14C70" w:rsidRPr="00C14C70" w:rsidRDefault="00C14C70" w:rsidP="00C14C70">
      <w:pPr>
        <w:pStyle w:val="HTMLPreformatted"/>
        <w:shd w:val="clear" w:color="auto" w:fill="FFFFFF"/>
        <w:rPr>
          <w:rFonts w:asciiTheme="minorHAnsi" w:hAnsiTheme="minorHAnsi" w:cstheme="minorHAnsi"/>
          <w:sz w:val="22"/>
          <w:szCs w:val="22"/>
        </w:rPr>
      </w:pPr>
      <w:proofErr w:type="gramStart"/>
      <w:r w:rsidRPr="00C14C70">
        <w:rPr>
          <w:rFonts w:asciiTheme="minorHAnsi" w:hAnsiTheme="minorHAnsi" w:cstheme="minorHAnsi"/>
          <w:sz w:val="22"/>
          <w:szCs w:val="22"/>
        </w:rPr>
        <w:t>Options()</w:t>
      </w:r>
      <w:proofErr w:type="gramEnd"/>
    </w:p>
    <w:p w14:paraId="490ACA6F"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3E04DB17"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esolution=0.5;</w:t>
      </w:r>
    </w:p>
    <w:p w14:paraId="5B55E83B" w14:textId="36CE8670" w:rsidR="00C14C70" w:rsidRPr="00C14C70" w:rsidRDefault="00C14C70" w:rsidP="00C14C70">
      <w:pPr>
        <w:pStyle w:val="HTMLPreformatted"/>
        <w:shd w:val="clear" w:color="auto" w:fill="FFFFFF"/>
        <w:rPr>
          <w:rFonts w:asciiTheme="minorHAnsi" w:hAnsiTheme="minorHAnsi" w:cstheme="minorHAnsi"/>
          <w:sz w:val="22"/>
          <w:szCs w:val="22"/>
        </w:rPr>
      </w:pPr>
      <w:r>
        <w:rPr>
          <w:rFonts w:asciiTheme="minorHAnsi" w:hAnsiTheme="minorHAnsi" w:cstheme="minorHAnsi"/>
          <w:sz w:val="22"/>
          <w:szCs w:val="22"/>
        </w:rPr>
        <w:t xml:space="preserve">  Curve="bomb13NH1NEW</w:t>
      </w:r>
      <w:r w:rsidRPr="00C14C70">
        <w:rPr>
          <w:rFonts w:asciiTheme="minorHAnsi" w:hAnsiTheme="minorHAnsi" w:cstheme="minorHAnsi"/>
          <w:sz w:val="22"/>
          <w:szCs w:val="22"/>
        </w:rPr>
        <w:t>.14c";</w:t>
      </w:r>
    </w:p>
    <w:p w14:paraId="09BB0856"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Outlier_Model ("Cremation", </w:t>
      </w:r>
      <w:proofErr w:type="spellStart"/>
      <w:proofErr w:type="gramStart"/>
      <w:r w:rsidRPr="00C14C70">
        <w:rPr>
          <w:rFonts w:asciiTheme="minorHAnsi" w:hAnsiTheme="minorHAnsi" w:cstheme="minorHAnsi"/>
          <w:sz w:val="22"/>
          <w:szCs w:val="22"/>
        </w:rPr>
        <w:t>Exp</w:t>
      </w:r>
      <w:proofErr w:type="spellEnd"/>
      <w:r w:rsidRPr="00C14C70">
        <w:rPr>
          <w:rFonts w:asciiTheme="minorHAnsi" w:hAnsiTheme="minorHAnsi" w:cstheme="minorHAnsi"/>
          <w:sz w:val="22"/>
          <w:szCs w:val="22"/>
        </w:rPr>
        <w:t>(</w:t>
      </w:r>
      <w:proofErr w:type="gramEnd"/>
      <w:r w:rsidRPr="00C14C70">
        <w:rPr>
          <w:rFonts w:asciiTheme="minorHAnsi" w:hAnsiTheme="minorHAnsi" w:cstheme="minorHAnsi"/>
          <w:sz w:val="22"/>
          <w:szCs w:val="22"/>
        </w:rPr>
        <w:t>0.9,-10,-0.1), U(1,3),"t");</w:t>
      </w:r>
    </w:p>
    <w:p w14:paraId="673B8A1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Sequence()</w:t>
      </w:r>
      <w:proofErr w:type="gramEnd"/>
    </w:p>
    <w:p w14:paraId="722E16D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6D2FC2B9"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Boundary("Start");</w:t>
      </w:r>
    </w:p>
    <w:p w14:paraId="5C4E1417"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Phase(</w:t>
      </w:r>
      <w:proofErr w:type="gramEnd"/>
      <w:r w:rsidRPr="00C14C70">
        <w:rPr>
          <w:rFonts w:asciiTheme="minorHAnsi" w:hAnsiTheme="minorHAnsi" w:cstheme="minorHAnsi"/>
          <w:sz w:val="22"/>
          <w:szCs w:val="22"/>
        </w:rPr>
        <w:t>"Pyres no.8 and no.11")</w:t>
      </w:r>
    </w:p>
    <w:p w14:paraId="3A658AF3"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649068E3"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820",-348, 24)</w:t>
      </w:r>
    </w:p>
    <w:p w14:paraId="1314B9CA"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lastRenderedPageBreak/>
        <w:t xml:space="preserve">    {</w:t>
      </w:r>
    </w:p>
    <w:p w14:paraId="1D282E63"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298841B1"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6B4CDFD7"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821",-492, 24)</w:t>
      </w:r>
    </w:p>
    <w:p w14:paraId="7F343250"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107B26F8"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5F92ADF7"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1928CD93"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822",-437, 25)</w:t>
      </w:r>
    </w:p>
    <w:p w14:paraId="4D634902"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74F4ABF0"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69750AB3"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4A286040"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823",-425, 29)</w:t>
      </w:r>
    </w:p>
    <w:p w14:paraId="0A014E52"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6F2655CF"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2CB6E4F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7F7B318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44",-490, 29)</w:t>
      </w:r>
    </w:p>
    <w:p w14:paraId="3428A2D3"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15FB3FE9"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62CF9D84"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51DAC2E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45",-389, 26)</w:t>
      </w:r>
    </w:p>
    <w:p w14:paraId="507495C6"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23A2B60E"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342F0AD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0BC05040"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53",-464, 27)</w:t>
      </w:r>
    </w:p>
    <w:p w14:paraId="6BD34ECF"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248357CF"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5DCC565F"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031A60DE"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54",-434, 30)</w:t>
      </w:r>
    </w:p>
    <w:p w14:paraId="2602DCC6"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56DC4D48"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5C8D9A39"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3F625918"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37",-558, 29)</w:t>
      </w:r>
    </w:p>
    <w:p w14:paraId="3B00C622"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27BDED14"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3C3CF33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094BE58B"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38",-554, 29)</w:t>
      </w:r>
    </w:p>
    <w:p w14:paraId="3FB1C76F"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223CC12C"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0FCB7247"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0AEBD79A"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39",-458, 26)</w:t>
      </w:r>
    </w:p>
    <w:p w14:paraId="14BADF34"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60118077"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1A7A4660"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5FEA8EFD"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R_Date ("RICH-25740",-504, 26)</w:t>
      </w:r>
    </w:p>
    <w:p w14:paraId="447C7001"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74E1A602"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roofErr w:type="gramStart"/>
      <w:r w:rsidRPr="00C14C70">
        <w:rPr>
          <w:rFonts w:asciiTheme="minorHAnsi" w:hAnsiTheme="minorHAnsi" w:cstheme="minorHAnsi"/>
          <w:sz w:val="22"/>
          <w:szCs w:val="22"/>
        </w:rPr>
        <w:t>Outlier(</w:t>
      </w:r>
      <w:proofErr w:type="gramEnd"/>
      <w:r w:rsidRPr="00C14C70">
        <w:rPr>
          <w:rFonts w:asciiTheme="minorHAnsi" w:hAnsiTheme="minorHAnsi" w:cstheme="minorHAnsi"/>
          <w:sz w:val="22"/>
          <w:szCs w:val="22"/>
        </w:rPr>
        <w:t>"Cremation", 1);</w:t>
      </w:r>
    </w:p>
    <w:p w14:paraId="0FAA9E27"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1F8208B9"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5A9570C8"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Boundary("End");</w:t>
      </w:r>
    </w:p>
    <w:p w14:paraId="32147EC0" w14:textId="77777777" w:rsidR="00C14C70"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3F99FEB9" w14:textId="574F5A46" w:rsidR="001F0AA9" w:rsidRPr="00C14C70" w:rsidRDefault="00C14C70" w:rsidP="00C14C70">
      <w:pPr>
        <w:pStyle w:val="HTMLPreformatted"/>
        <w:shd w:val="clear" w:color="auto" w:fill="FFFFFF"/>
        <w:rPr>
          <w:rFonts w:asciiTheme="minorHAnsi" w:hAnsiTheme="minorHAnsi" w:cstheme="minorHAnsi"/>
          <w:sz w:val="22"/>
          <w:szCs w:val="22"/>
        </w:rPr>
      </w:pPr>
      <w:r w:rsidRPr="00C14C70">
        <w:rPr>
          <w:rFonts w:asciiTheme="minorHAnsi" w:hAnsiTheme="minorHAnsi" w:cstheme="minorHAnsi"/>
          <w:sz w:val="22"/>
          <w:szCs w:val="22"/>
        </w:rPr>
        <w:t xml:space="preserve"> };</w:t>
      </w:r>
    </w:p>
    <w:p w14:paraId="1A2DD9EC" w14:textId="77777777" w:rsidR="001F0AA9" w:rsidRDefault="001F0AA9" w:rsidP="00C14C70">
      <w:pPr>
        <w:pStyle w:val="HTMLPreformatted"/>
        <w:shd w:val="clear" w:color="auto" w:fill="FFFFFF"/>
        <w:rPr>
          <w:rFonts w:asciiTheme="minorHAnsi" w:hAnsiTheme="minorHAnsi" w:cstheme="minorHAnsi"/>
          <w:sz w:val="22"/>
          <w:szCs w:val="22"/>
        </w:rPr>
      </w:pPr>
    </w:p>
    <w:p w14:paraId="05D4999E" w14:textId="77777777" w:rsidR="00416182" w:rsidRPr="00416182" w:rsidRDefault="003F3251" w:rsidP="00C14C70">
      <w:pPr>
        <w:pStyle w:val="EndNoteBibliography"/>
        <w:spacing w:after="0"/>
        <w:ind w:left="720" w:hanging="720"/>
      </w:pPr>
      <w:r>
        <w:rPr>
          <w:rFonts w:asciiTheme="minorHAnsi" w:hAnsiTheme="minorHAnsi" w:cstheme="minorHAnsi"/>
          <w:sz w:val="22"/>
        </w:rPr>
        <w:lastRenderedPageBreak/>
        <w:fldChar w:fldCharType="begin"/>
      </w:r>
      <w:r>
        <w:rPr>
          <w:rFonts w:asciiTheme="minorHAnsi" w:hAnsiTheme="minorHAnsi" w:cstheme="minorHAnsi"/>
          <w:sz w:val="22"/>
        </w:rPr>
        <w:instrText xml:space="preserve"> ADDIN EN.REFLIST </w:instrText>
      </w:r>
      <w:r>
        <w:rPr>
          <w:rFonts w:asciiTheme="minorHAnsi" w:hAnsiTheme="minorHAnsi" w:cstheme="minorHAnsi"/>
          <w:sz w:val="22"/>
        </w:rPr>
        <w:fldChar w:fldCharType="separate"/>
      </w:r>
      <w:r w:rsidR="00416182" w:rsidRPr="00416182">
        <w:t>Bronk Ramsey C. 2009. Bayesian analysis of radiocarbon dates. Radiocarbon 51(1):337-60.</w:t>
      </w:r>
    </w:p>
    <w:p w14:paraId="1043C47F" w14:textId="77777777" w:rsidR="00416182" w:rsidRPr="00416182" w:rsidRDefault="00416182" w:rsidP="00C14C70">
      <w:pPr>
        <w:pStyle w:val="EndNoteBibliography"/>
        <w:spacing w:after="0"/>
        <w:ind w:left="720" w:hanging="720"/>
      </w:pPr>
      <w:r w:rsidRPr="00416182">
        <w:t>Hammer S, Levin I. 2017. Monthly mean atmospheric D</w:t>
      </w:r>
      <w:r w:rsidRPr="00416182">
        <w:rPr>
          <w:vertAlign w:val="superscript"/>
        </w:rPr>
        <w:t>14</w:t>
      </w:r>
      <w:r w:rsidRPr="00416182">
        <w:t>CO</w:t>
      </w:r>
      <w:r w:rsidRPr="00416182">
        <w:rPr>
          <w:vertAlign w:val="subscript"/>
        </w:rPr>
        <w:t>2</w:t>
      </w:r>
      <w:r w:rsidRPr="00416182">
        <w:t xml:space="preserve"> at Jungfraujoch and Schauinsland from 1986 to 2016. heiDATA Dataverse.</w:t>
      </w:r>
    </w:p>
    <w:p w14:paraId="4D7C709B" w14:textId="77777777" w:rsidR="00416182" w:rsidRPr="00416182" w:rsidRDefault="00416182" w:rsidP="00C14C70">
      <w:pPr>
        <w:pStyle w:val="EndNoteBibliography"/>
        <w:spacing w:after="0"/>
        <w:ind w:left="720" w:hanging="720"/>
      </w:pPr>
      <w:r w:rsidRPr="00966E9C">
        <w:rPr>
          <w:lang w:val="da-DK"/>
        </w:rPr>
        <w:t xml:space="preserve">Hua Q, Barbetti M, Rakowski AZ. 2013. </w:t>
      </w:r>
      <w:r w:rsidRPr="00416182">
        <w:t>Atmospheric Radiocarbon for the Period 1950–2010. Radiocarbon 55(04):2059-72.</w:t>
      </w:r>
    </w:p>
    <w:p w14:paraId="1AE530D0" w14:textId="77777777" w:rsidR="00416182" w:rsidRPr="00416182" w:rsidRDefault="00416182" w:rsidP="00C14C70">
      <w:pPr>
        <w:pStyle w:val="EndNoteBibliography"/>
        <w:spacing w:after="0"/>
        <w:ind w:left="720" w:hanging="720"/>
      </w:pPr>
      <w:r w:rsidRPr="00416182">
        <w:t>Levin I, Kromer B, Hammer S. 2013. Atmospheric Δ14CO2 trend in Western European background air from 2000 to 2012. Tellus B: Chemical and Physical Meteorology 65(1):20092.</w:t>
      </w:r>
    </w:p>
    <w:p w14:paraId="70F3470C" w14:textId="77777777" w:rsidR="00416182" w:rsidRPr="00416182" w:rsidRDefault="00416182" w:rsidP="00C14C70">
      <w:pPr>
        <w:pStyle w:val="EndNoteBibliography"/>
        <w:spacing w:after="0"/>
        <w:ind w:left="720" w:hanging="720"/>
      </w:pPr>
      <w:r w:rsidRPr="00416182">
        <w:t>Minami M, Mukumoto H, Wakaki S, Nakamura T. 2019. Effect of crystallinity of apatite in cremated bone on carbon exchanges during burial and reliability of radiocarbon dating. Radiocarbon:1-12.</w:t>
      </w:r>
    </w:p>
    <w:p w14:paraId="3431D667" w14:textId="77777777" w:rsidR="00416182" w:rsidRPr="00416182" w:rsidRDefault="00416182" w:rsidP="00C14C70">
      <w:pPr>
        <w:pStyle w:val="EndNoteBibliography"/>
        <w:spacing w:after="0"/>
        <w:ind w:left="720" w:hanging="720"/>
      </w:pPr>
      <w:r w:rsidRPr="00416182">
        <w:t>Olsen J, Heinemeier J, Bennike P, Krause C, Margrethe Hornstrup K, Thrane H. 2008. Characterisation and blind testing of radiocarbon dating of cremated bone. Journal of Archaeological Science 35(3):791-800.</w:t>
      </w:r>
    </w:p>
    <w:p w14:paraId="36059CC7" w14:textId="77777777" w:rsidR="00416182" w:rsidRPr="00416182" w:rsidRDefault="00416182" w:rsidP="00C14C70">
      <w:pPr>
        <w:pStyle w:val="EndNoteBibliography"/>
        <w:spacing w:after="0"/>
        <w:ind w:left="720" w:hanging="720"/>
      </w:pPr>
      <w:r w:rsidRPr="00416182">
        <w:t>Olsen J, Heinemeier J, Hornstrup KM, Bennike P, Thrane H. 2013. 'Old wood' effect in radiocarbon dating of prehistoric cremated bones? Journal of Archaeological Science 40(1):30-4.</w:t>
      </w:r>
    </w:p>
    <w:p w14:paraId="16ACFCFC" w14:textId="77777777" w:rsidR="00416182" w:rsidRPr="00416182" w:rsidRDefault="00416182" w:rsidP="00C14C70">
      <w:pPr>
        <w:pStyle w:val="EndNoteBibliography"/>
        <w:ind w:left="720" w:hanging="720"/>
      </w:pPr>
      <w:r w:rsidRPr="00416182">
        <w:t>Reimer PJ, Bard E, Bayliss A, Beck JW, Blackwell PG, Ramsey CB, Buck CE, Cheng H, Edwards RL, Friedrich M, Grootes PM, Guilderson TP, Haflidason H, Hajdas I, Hatté C, Heaton TJ, Hoffmann DL, Hogg AG, Hughen KA, Kaiser KF, Kromer B, Manning SW, Niu M, Reimer RW, Richards DA, Scott EM, Southon JR, Staff RA, Turney CSM, van der Plicht J. 2013. IntCal13 and Marine13 Radiocarbon Age Calibration Curves 0–50,000 Years cal BP. Radiocarbon 55(04):1869-87.</w:t>
      </w:r>
    </w:p>
    <w:p w14:paraId="09A57B76" w14:textId="693ED604" w:rsidR="00DE6EA1" w:rsidRPr="0040370F" w:rsidRDefault="003F3251" w:rsidP="00C14C70">
      <w:pPr>
        <w:pStyle w:val="HTMLPreformatted"/>
        <w:shd w:val="clear" w:color="auto" w:fill="FFFFFF"/>
        <w:rPr>
          <w:rFonts w:asciiTheme="minorHAnsi" w:hAnsiTheme="minorHAnsi" w:cstheme="minorHAnsi"/>
          <w:sz w:val="22"/>
          <w:szCs w:val="22"/>
        </w:rPr>
      </w:pPr>
      <w:r>
        <w:rPr>
          <w:rFonts w:asciiTheme="minorHAnsi" w:hAnsiTheme="minorHAnsi" w:cstheme="minorHAnsi"/>
          <w:sz w:val="22"/>
          <w:szCs w:val="22"/>
        </w:rPr>
        <w:fldChar w:fldCharType="end"/>
      </w:r>
    </w:p>
    <w:sectPr w:rsidR="00DE6EA1" w:rsidRPr="0040370F">
      <w:footerReference w:type="defaul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9B26DC" w14:textId="77777777" w:rsidR="00771E6B" w:rsidRDefault="00771E6B" w:rsidP="00640982">
      <w:pPr>
        <w:spacing w:after="0" w:line="240" w:lineRule="auto"/>
      </w:pPr>
      <w:r>
        <w:separator/>
      </w:r>
    </w:p>
  </w:endnote>
  <w:endnote w:type="continuationSeparator" w:id="0">
    <w:p w14:paraId="676FD5AC" w14:textId="77777777" w:rsidR="00771E6B" w:rsidRDefault="00771E6B" w:rsidP="00640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2623982"/>
      <w:docPartObj>
        <w:docPartGallery w:val="Page Numbers (Bottom of Page)"/>
        <w:docPartUnique/>
      </w:docPartObj>
    </w:sdtPr>
    <w:sdtEndPr>
      <w:rPr>
        <w:noProof/>
      </w:rPr>
    </w:sdtEndPr>
    <w:sdtContent>
      <w:p w14:paraId="62EE3CBB" w14:textId="32C2B8FF" w:rsidR="00AA21A4" w:rsidRDefault="00AA21A4">
        <w:pPr>
          <w:pStyle w:val="Footer"/>
          <w:jc w:val="right"/>
        </w:pPr>
        <w:r>
          <w:fldChar w:fldCharType="begin"/>
        </w:r>
        <w:r>
          <w:instrText xml:space="preserve"> PAGE   \* MERGEFORMAT </w:instrText>
        </w:r>
        <w:r>
          <w:fldChar w:fldCharType="separate"/>
        </w:r>
        <w:r w:rsidR="00BA3497">
          <w:rPr>
            <w:noProof/>
          </w:rPr>
          <w:t>4</w:t>
        </w:r>
        <w:r>
          <w:rPr>
            <w:noProof/>
          </w:rPr>
          <w:fldChar w:fldCharType="end"/>
        </w:r>
      </w:p>
    </w:sdtContent>
  </w:sdt>
  <w:p w14:paraId="689CAF24" w14:textId="77777777" w:rsidR="00AA21A4" w:rsidRDefault="00AA2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CEE0BD" w14:textId="77777777" w:rsidR="00771E6B" w:rsidRDefault="00771E6B" w:rsidP="00640982">
      <w:pPr>
        <w:spacing w:after="0" w:line="240" w:lineRule="auto"/>
      </w:pPr>
      <w:r>
        <w:separator/>
      </w:r>
    </w:p>
  </w:footnote>
  <w:footnote w:type="continuationSeparator" w:id="0">
    <w:p w14:paraId="07B366FC" w14:textId="77777777" w:rsidR="00771E6B" w:rsidRDefault="00771E6B" w:rsidP="00640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59650C"/>
    <w:multiLevelType w:val="hybridMultilevel"/>
    <w:tmpl w:val="71649B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Radiocarbon Copy&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asfrdsndpezaeta27x5ff5d022r5x9x9x0&quot;&gt;Radiocarbon dating&lt;record-ids&gt;&lt;item&gt;104&lt;/item&gt;&lt;item&gt;110&lt;/item&gt;&lt;item&gt;206&lt;/item&gt;&lt;item&gt;207&lt;/item&gt;&lt;item&gt;477&lt;/item&gt;&lt;item&gt;496&lt;/item&gt;&lt;item&gt;547&lt;/item&gt;&lt;/record-ids&gt;&lt;/item&gt;&lt;/Libraries&gt;"/>
  </w:docVars>
  <w:rsids>
    <w:rsidRoot w:val="000E77E7"/>
    <w:rsid w:val="00014991"/>
    <w:rsid w:val="0003026D"/>
    <w:rsid w:val="00066319"/>
    <w:rsid w:val="000673AB"/>
    <w:rsid w:val="00092C6F"/>
    <w:rsid w:val="000A4894"/>
    <w:rsid w:val="000C5605"/>
    <w:rsid w:val="000D5BB2"/>
    <w:rsid w:val="000E77E7"/>
    <w:rsid w:val="00170B5F"/>
    <w:rsid w:val="001843E3"/>
    <w:rsid w:val="001B3D17"/>
    <w:rsid w:val="001F0AA9"/>
    <w:rsid w:val="00255FCF"/>
    <w:rsid w:val="002752E4"/>
    <w:rsid w:val="002A51C4"/>
    <w:rsid w:val="00326D77"/>
    <w:rsid w:val="003752F8"/>
    <w:rsid w:val="00394BD0"/>
    <w:rsid w:val="003A744C"/>
    <w:rsid w:val="003D6185"/>
    <w:rsid w:val="003F311A"/>
    <w:rsid w:val="003F3251"/>
    <w:rsid w:val="003F6788"/>
    <w:rsid w:val="003F7924"/>
    <w:rsid w:val="0040370F"/>
    <w:rsid w:val="00416182"/>
    <w:rsid w:val="004B07E8"/>
    <w:rsid w:val="004D0104"/>
    <w:rsid w:val="004E150F"/>
    <w:rsid w:val="004E2152"/>
    <w:rsid w:val="004F0665"/>
    <w:rsid w:val="00513BF5"/>
    <w:rsid w:val="00552573"/>
    <w:rsid w:val="005530EA"/>
    <w:rsid w:val="005564A6"/>
    <w:rsid w:val="005D0745"/>
    <w:rsid w:val="005E1F76"/>
    <w:rsid w:val="005E4C2A"/>
    <w:rsid w:val="0060187E"/>
    <w:rsid w:val="006254E8"/>
    <w:rsid w:val="00625C4D"/>
    <w:rsid w:val="00640982"/>
    <w:rsid w:val="0065626D"/>
    <w:rsid w:val="006575D2"/>
    <w:rsid w:val="006A7E9D"/>
    <w:rsid w:val="006D4056"/>
    <w:rsid w:val="0070095F"/>
    <w:rsid w:val="00707BDC"/>
    <w:rsid w:val="0074306B"/>
    <w:rsid w:val="0075132C"/>
    <w:rsid w:val="00760ED1"/>
    <w:rsid w:val="00771E6B"/>
    <w:rsid w:val="007944D1"/>
    <w:rsid w:val="007A4BC3"/>
    <w:rsid w:val="007C7B9B"/>
    <w:rsid w:val="007E69F0"/>
    <w:rsid w:val="007F4570"/>
    <w:rsid w:val="00826D43"/>
    <w:rsid w:val="00832443"/>
    <w:rsid w:val="00854DF8"/>
    <w:rsid w:val="00862D68"/>
    <w:rsid w:val="008A185D"/>
    <w:rsid w:val="008F497E"/>
    <w:rsid w:val="0091372C"/>
    <w:rsid w:val="00966E9C"/>
    <w:rsid w:val="00971ABC"/>
    <w:rsid w:val="00974709"/>
    <w:rsid w:val="009750F8"/>
    <w:rsid w:val="009A087F"/>
    <w:rsid w:val="009A6E32"/>
    <w:rsid w:val="009C3E12"/>
    <w:rsid w:val="009D77A0"/>
    <w:rsid w:val="00A0038C"/>
    <w:rsid w:val="00A05A66"/>
    <w:rsid w:val="00A066F8"/>
    <w:rsid w:val="00A11A2D"/>
    <w:rsid w:val="00A74AC0"/>
    <w:rsid w:val="00AA21A4"/>
    <w:rsid w:val="00B85B83"/>
    <w:rsid w:val="00B91FFD"/>
    <w:rsid w:val="00BA3497"/>
    <w:rsid w:val="00BA614B"/>
    <w:rsid w:val="00BD2C61"/>
    <w:rsid w:val="00BD4131"/>
    <w:rsid w:val="00BF77C8"/>
    <w:rsid w:val="00C14C70"/>
    <w:rsid w:val="00C54A37"/>
    <w:rsid w:val="00C62C62"/>
    <w:rsid w:val="00C66F5B"/>
    <w:rsid w:val="00C8537D"/>
    <w:rsid w:val="00C8663E"/>
    <w:rsid w:val="00C96B74"/>
    <w:rsid w:val="00D202CB"/>
    <w:rsid w:val="00D35A3D"/>
    <w:rsid w:val="00D41BC7"/>
    <w:rsid w:val="00D43038"/>
    <w:rsid w:val="00DB075B"/>
    <w:rsid w:val="00DB6F64"/>
    <w:rsid w:val="00DD7E46"/>
    <w:rsid w:val="00DE4CCA"/>
    <w:rsid w:val="00DE6EA1"/>
    <w:rsid w:val="00E76D92"/>
    <w:rsid w:val="00E82B19"/>
    <w:rsid w:val="00E83DAF"/>
    <w:rsid w:val="00EB2C81"/>
    <w:rsid w:val="00ED0D6D"/>
    <w:rsid w:val="00ED3A77"/>
    <w:rsid w:val="00EF5E78"/>
    <w:rsid w:val="00F0147E"/>
    <w:rsid w:val="00F77C7F"/>
    <w:rsid w:val="00F80851"/>
    <w:rsid w:val="00F82C37"/>
    <w:rsid w:val="00F948A4"/>
    <w:rsid w:val="00F9680A"/>
    <w:rsid w:val="00FD2B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F10F4"/>
  <w15:docId w15:val="{27F1933C-E180-420D-9AEA-F9046CF05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F3251"/>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n-US"/>
    </w:rPr>
  </w:style>
  <w:style w:type="paragraph" w:styleId="Heading2">
    <w:name w:val="heading 2"/>
    <w:basedOn w:val="Normal"/>
    <w:next w:val="Normal"/>
    <w:link w:val="Heading2Char"/>
    <w:uiPriority w:val="9"/>
    <w:unhideWhenUsed/>
    <w:qFormat/>
    <w:rsid w:val="003F325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F32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673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F7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F7924"/>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6409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0982"/>
  </w:style>
  <w:style w:type="paragraph" w:styleId="Footer">
    <w:name w:val="footer"/>
    <w:basedOn w:val="Normal"/>
    <w:link w:val="FooterChar"/>
    <w:uiPriority w:val="99"/>
    <w:unhideWhenUsed/>
    <w:rsid w:val="006409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0982"/>
  </w:style>
  <w:style w:type="table" w:styleId="TableGrid">
    <w:name w:val="Table Grid"/>
    <w:basedOn w:val="TableNormal"/>
    <w:uiPriority w:val="39"/>
    <w:rsid w:val="004E2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E21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2152"/>
    <w:rPr>
      <w:rFonts w:ascii="Segoe UI" w:hAnsi="Segoe UI" w:cs="Segoe UI"/>
      <w:sz w:val="18"/>
      <w:szCs w:val="18"/>
    </w:rPr>
  </w:style>
  <w:style w:type="character" w:styleId="CommentReference">
    <w:name w:val="annotation reference"/>
    <w:basedOn w:val="DefaultParagraphFont"/>
    <w:uiPriority w:val="99"/>
    <w:semiHidden/>
    <w:unhideWhenUsed/>
    <w:rsid w:val="00974709"/>
    <w:rPr>
      <w:sz w:val="16"/>
      <w:szCs w:val="16"/>
    </w:rPr>
  </w:style>
  <w:style w:type="paragraph" w:styleId="CommentText">
    <w:name w:val="annotation text"/>
    <w:basedOn w:val="Normal"/>
    <w:link w:val="CommentTextChar"/>
    <w:uiPriority w:val="99"/>
    <w:semiHidden/>
    <w:unhideWhenUsed/>
    <w:rsid w:val="00974709"/>
    <w:pPr>
      <w:spacing w:line="240" w:lineRule="auto"/>
    </w:pPr>
    <w:rPr>
      <w:sz w:val="20"/>
      <w:szCs w:val="20"/>
    </w:rPr>
  </w:style>
  <w:style w:type="character" w:customStyle="1" w:styleId="CommentTextChar">
    <w:name w:val="Comment Text Char"/>
    <w:basedOn w:val="DefaultParagraphFont"/>
    <w:link w:val="CommentText"/>
    <w:uiPriority w:val="99"/>
    <w:semiHidden/>
    <w:rsid w:val="00974709"/>
    <w:rPr>
      <w:sz w:val="20"/>
      <w:szCs w:val="20"/>
    </w:rPr>
  </w:style>
  <w:style w:type="paragraph" w:styleId="CommentSubject">
    <w:name w:val="annotation subject"/>
    <w:basedOn w:val="CommentText"/>
    <w:next w:val="CommentText"/>
    <w:link w:val="CommentSubjectChar"/>
    <w:uiPriority w:val="99"/>
    <w:semiHidden/>
    <w:unhideWhenUsed/>
    <w:rsid w:val="00974709"/>
    <w:rPr>
      <w:b/>
      <w:bCs/>
    </w:rPr>
  </w:style>
  <w:style w:type="character" w:customStyle="1" w:styleId="CommentSubjectChar">
    <w:name w:val="Comment Subject Char"/>
    <w:basedOn w:val="CommentTextChar"/>
    <w:link w:val="CommentSubject"/>
    <w:uiPriority w:val="99"/>
    <w:semiHidden/>
    <w:rsid w:val="00974709"/>
    <w:rPr>
      <w:b/>
      <w:bCs/>
      <w:sz w:val="20"/>
      <w:szCs w:val="20"/>
    </w:rPr>
  </w:style>
  <w:style w:type="paragraph" w:customStyle="1" w:styleId="EndNoteBibliographyTitle">
    <w:name w:val="EndNote Bibliography Title"/>
    <w:basedOn w:val="Normal"/>
    <w:link w:val="EndNoteBibliographyTitleChar"/>
    <w:rsid w:val="0003026D"/>
    <w:pPr>
      <w:spacing w:after="0"/>
      <w:jc w:val="center"/>
    </w:pPr>
    <w:rPr>
      <w:rFonts w:ascii="Courier New" w:hAnsi="Courier New" w:cs="Courier New"/>
      <w:noProof/>
      <w:sz w:val="20"/>
      <w:lang w:val="en-US"/>
    </w:rPr>
  </w:style>
  <w:style w:type="character" w:customStyle="1" w:styleId="EndNoteBibliographyTitleChar">
    <w:name w:val="EndNote Bibliography Title Char"/>
    <w:basedOn w:val="DefaultParagraphFont"/>
    <w:link w:val="EndNoteBibliographyTitle"/>
    <w:rsid w:val="0003026D"/>
    <w:rPr>
      <w:rFonts w:ascii="Courier New" w:hAnsi="Courier New" w:cs="Courier New"/>
      <w:noProof/>
      <w:sz w:val="20"/>
      <w:lang w:val="en-US"/>
    </w:rPr>
  </w:style>
  <w:style w:type="paragraph" w:customStyle="1" w:styleId="EndNoteBibliography">
    <w:name w:val="EndNote Bibliography"/>
    <w:basedOn w:val="Normal"/>
    <w:link w:val="EndNoteBibliographyChar"/>
    <w:rsid w:val="0003026D"/>
    <w:pPr>
      <w:spacing w:line="240" w:lineRule="auto"/>
    </w:pPr>
    <w:rPr>
      <w:rFonts w:ascii="Courier New" w:hAnsi="Courier New" w:cs="Courier New"/>
      <w:noProof/>
      <w:sz w:val="20"/>
      <w:lang w:val="en-US"/>
    </w:rPr>
  </w:style>
  <w:style w:type="character" w:customStyle="1" w:styleId="EndNoteBibliographyChar">
    <w:name w:val="EndNote Bibliography Char"/>
    <w:basedOn w:val="DefaultParagraphFont"/>
    <w:link w:val="EndNoteBibliography"/>
    <w:rsid w:val="0003026D"/>
    <w:rPr>
      <w:rFonts w:ascii="Courier New" w:hAnsi="Courier New" w:cs="Courier New"/>
      <w:noProof/>
      <w:sz w:val="20"/>
      <w:lang w:val="en-US"/>
    </w:rPr>
  </w:style>
  <w:style w:type="character" w:customStyle="1" w:styleId="Heading1Char">
    <w:name w:val="Heading 1 Char"/>
    <w:basedOn w:val="DefaultParagraphFont"/>
    <w:link w:val="Heading1"/>
    <w:uiPriority w:val="9"/>
    <w:rsid w:val="003F3251"/>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3F3251"/>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3F3251"/>
    <w:rPr>
      <w:color w:val="0563C1" w:themeColor="hyperlink"/>
      <w:u w:val="single"/>
    </w:rPr>
  </w:style>
  <w:style w:type="character" w:customStyle="1" w:styleId="Heading3Char">
    <w:name w:val="Heading 3 Char"/>
    <w:basedOn w:val="DefaultParagraphFont"/>
    <w:link w:val="Heading3"/>
    <w:uiPriority w:val="9"/>
    <w:rsid w:val="003F325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673AB"/>
    <w:rPr>
      <w:rFonts w:asciiTheme="majorHAnsi" w:eastAsiaTheme="majorEastAsia" w:hAnsiTheme="majorHAnsi" w:cstheme="majorBidi"/>
      <w:i/>
      <w:iCs/>
      <w:color w:val="2E74B5" w:themeColor="accent1" w:themeShade="BF"/>
    </w:rPr>
  </w:style>
  <w:style w:type="character" w:styleId="Strong">
    <w:name w:val="Strong"/>
    <w:basedOn w:val="DefaultParagraphFont"/>
    <w:uiPriority w:val="22"/>
    <w:qFormat/>
    <w:rsid w:val="004E15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0256">
      <w:bodyDiv w:val="1"/>
      <w:marLeft w:val="0"/>
      <w:marRight w:val="0"/>
      <w:marTop w:val="0"/>
      <w:marBottom w:val="0"/>
      <w:divBdr>
        <w:top w:val="none" w:sz="0" w:space="0" w:color="auto"/>
        <w:left w:val="none" w:sz="0" w:space="0" w:color="auto"/>
        <w:bottom w:val="none" w:sz="0" w:space="0" w:color="auto"/>
        <w:right w:val="none" w:sz="0" w:space="0" w:color="auto"/>
      </w:divBdr>
    </w:div>
    <w:div w:id="226309101">
      <w:bodyDiv w:val="1"/>
      <w:marLeft w:val="0"/>
      <w:marRight w:val="0"/>
      <w:marTop w:val="0"/>
      <w:marBottom w:val="0"/>
      <w:divBdr>
        <w:top w:val="none" w:sz="0" w:space="0" w:color="auto"/>
        <w:left w:val="none" w:sz="0" w:space="0" w:color="auto"/>
        <w:bottom w:val="none" w:sz="0" w:space="0" w:color="auto"/>
        <w:right w:val="none" w:sz="0" w:space="0" w:color="auto"/>
      </w:divBdr>
    </w:div>
    <w:div w:id="249657106">
      <w:bodyDiv w:val="1"/>
      <w:marLeft w:val="0"/>
      <w:marRight w:val="0"/>
      <w:marTop w:val="0"/>
      <w:marBottom w:val="0"/>
      <w:divBdr>
        <w:top w:val="none" w:sz="0" w:space="0" w:color="auto"/>
        <w:left w:val="none" w:sz="0" w:space="0" w:color="auto"/>
        <w:bottom w:val="none" w:sz="0" w:space="0" w:color="auto"/>
        <w:right w:val="none" w:sz="0" w:space="0" w:color="auto"/>
      </w:divBdr>
    </w:div>
    <w:div w:id="353771412">
      <w:bodyDiv w:val="1"/>
      <w:marLeft w:val="0"/>
      <w:marRight w:val="0"/>
      <w:marTop w:val="0"/>
      <w:marBottom w:val="0"/>
      <w:divBdr>
        <w:top w:val="none" w:sz="0" w:space="0" w:color="auto"/>
        <w:left w:val="none" w:sz="0" w:space="0" w:color="auto"/>
        <w:bottom w:val="none" w:sz="0" w:space="0" w:color="auto"/>
        <w:right w:val="none" w:sz="0" w:space="0" w:color="auto"/>
      </w:divBdr>
    </w:div>
    <w:div w:id="375274975">
      <w:bodyDiv w:val="1"/>
      <w:marLeft w:val="0"/>
      <w:marRight w:val="0"/>
      <w:marTop w:val="0"/>
      <w:marBottom w:val="0"/>
      <w:divBdr>
        <w:top w:val="none" w:sz="0" w:space="0" w:color="auto"/>
        <w:left w:val="none" w:sz="0" w:space="0" w:color="auto"/>
        <w:bottom w:val="none" w:sz="0" w:space="0" w:color="auto"/>
        <w:right w:val="none" w:sz="0" w:space="0" w:color="auto"/>
      </w:divBdr>
    </w:div>
    <w:div w:id="501894464">
      <w:bodyDiv w:val="1"/>
      <w:marLeft w:val="0"/>
      <w:marRight w:val="0"/>
      <w:marTop w:val="0"/>
      <w:marBottom w:val="0"/>
      <w:divBdr>
        <w:top w:val="none" w:sz="0" w:space="0" w:color="auto"/>
        <w:left w:val="none" w:sz="0" w:space="0" w:color="auto"/>
        <w:bottom w:val="none" w:sz="0" w:space="0" w:color="auto"/>
        <w:right w:val="none" w:sz="0" w:space="0" w:color="auto"/>
      </w:divBdr>
    </w:div>
    <w:div w:id="576983878">
      <w:bodyDiv w:val="1"/>
      <w:marLeft w:val="0"/>
      <w:marRight w:val="0"/>
      <w:marTop w:val="0"/>
      <w:marBottom w:val="0"/>
      <w:divBdr>
        <w:top w:val="none" w:sz="0" w:space="0" w:color="auto"/>
        <w:left w:val="none" w:sz="0" w:space="0" w:color="auto"/>
        <w:bottom w:val="none" w:sz="0" w:space="0" w:color="auto"/>
        <w:right w:val="none" w:sz="0" w:space="0" w:color="auto"/>
      </w:divBdr>
    </w:div>
    <w:div w:id="736172631">
      <w:bodyDiv w:val="1"/>
      <w:marLeft w:val="0"/>
      <w:marRight w:val="0"/>
      <w:marTop w:val="0"/>
      <w:marBottom w:val="0"/>
      <w:divBdr>
        <w:top w:val="none" w:sz="0" w:space="0" w:color="auto"/>
        <w:left w:val="none" w:sz="0" w:space="0" w:color="auto"/>
        <w:bottom w:val="none" w:sz="0" w:space="0" w:color="auto"/>
        <w:right w:val="none" w:sz="0" w:space="0" w:color="auto"/>
      </w:divBdr>
    </w:div>
    <w:div w:id="839345621">
      <w:bodyDiv w:val="1"/>
      <w:marLeft w:val="0"/>
      <w:marRight w:val="0"/>
      <w:marTop w:val="0"/>
      <w:marBottom w:val="0"/>
      <w:divBdr>
        <w:top w:val="none" w:sz="0" w:space="0" w:color="auto"/>
        <w:left w:val="none" w:sz="0" w:space="0" w:color="auto"/>
        <w:bottom w:val="none" w:sz="0" w:space="0" w:color="auto"/>
        <w:right w:val="none" w:sz="0" w:space="0" w:color="auto"/>
      </w:divBdr>
    </w:div>
    <w:div w:id="967857635">
      <w:bodyDiv w:val="1"/>
      <w:marLeft w:val="0"/>
      <w:marRight w:val="0"/>
      <w:marTop w:val="0"/>
      <w:marBottom w:val="0"/>
      <w:divBdr>
        <w:top w:val="none" w:sz="0" w:space="0" w:color="auto"/>
        <w:left w:val="none" w:sz="0" w:space="0" w:color="auto"/>
        <w:bottom w:val="none" w:sz="0" w:space="0" w:color="auto"/>
        <w:right w:val="none" w:sz="0" w:space="0" w:color="auto"/>
      </w:divBdr>
    </w:div>
    <w:div w:id="1037051161">
      <w:bodyDiv w:val="1"/>
      <w:marLeft w:val="0"/>
      <w:marRight w:val="0"/>
      <w:marTop w:val="0"/>
      <w:marBottom w:val="0"/>
      <w:divBdr>
        <w:top w:val="none" w:sz="0" w:space="0" w:color="auto"/>
        <w:left w:val="none" w:sz="0" w:space="0" w:color="auto"/>
        <w:bottom w:val="none" w:sz="0" w:space="0" w:color="auto"/>
        <w:right w:val="none" w:sz="0" w:space="0" w:color="auto"/>
      </w:divBdr>
    </w:div>
    <w:div w:id="1133593872">
      <w:bodyDiv w:val="1"/>
      <w:marLeft w:val="0"/>
      <w:marRight w:val="0"/>
      <w:marTop w:val="0"/>
      <w:marBottom w:val="0"/>
      <w:divBdr>
        <w:top w:val="none" w:sz="0" w:space="0" w:color="auto"/>
        <w:left w:val="none" w:sz="0" w:space="0" w:color="auto"/>
        <w:bottom w:val="none" w:sz="0" w:space="0" w:color="auto"/>
        <w:right w:val="none" w:sz="0" w:space="0" w:color="auto"/>
      </w:divBdr>
    </w:div>
    <w:div w:id="1187282894">
      <w:bodyDiv w:val="1"/>
      <w:marLeft w:val="0"/>
      <w:marRight w:val="0"/>
      <w:marTop w:val="0"/>
      <w:marBottom w:val="0"/>
      <w:divBdr>
        <w:top w:val="none" w:sz="0" w:space="0" w:color="auto"/>
        <w:left w:val="none" w:sz="0" w:space="0" w:color="auto"/>
        <w:bottom w:val="none" w:sz="0" w:space="0" w:color="auto"/>
        <w:right w:val="none" w:sz="0" w:space="0" w:color="auto"/>
      </w:divBdr>
    </w:div>
    <w:div w:id="1647931935">
      <w:bodyDiv w:val="1"/>
      <w:marLeft w:val="0"/>
      <w:marRight w:val="0"/>
      <w:marTop w:val="0"/>
      <w:marBottom w:val="0"/>
      <w:divBdr>
        <w:top w:val="none" w:sz="0" w:space="0" w:color="auto"/>
        <w:left w:val="none" w:sz="0" w:space="0" w:color="auto"/>
        <w:bottom w:val="none" w:sz="0" w:space="0" w:color="auto"/>
        <w:right w:val="none" w:sz="0" w:space="0" w:color="auto"/>
      </w:divBdr>
    </w:div>
    <w:div w:id="1716074818">
      <w:bodyDiv w:val="1"/>
      <w:marLeft w:val="0"/>
      <w:marRight w:val="0"/>
      <w:marTop w:val="0"/>
      <w:marBottom w:val="0"/>
      <w:divBdr>
        <w:top w:val="none" w:sz="0" w:space="0" w:color="auto"/>
        <w:left w:val="none" w:sz="0" w:space="0" w:color="auto"/>
        <w:bottom w:val="none" w:sz="0" w:space="0" w:color="auto"/>
        <w:right w:val="none" w:sz="0" w:space="0" w:color="auto"/>
      </w:divBdr>
    </w:div>
    <w:div w:id="1802573734">
      <w:bodyDiv w:val="1"/>
      <w:marLeft w:val="0"/>
      <w:marRight w:val="0"/>
      <w:marTop w:val="0"/>
      <w:marBottom w:val="0"/>
      <w:divBdr>
        <w:top w:val="none" w:sz="0" w:space="0" w:color="auto"/>
        <w:left w:val="none" w:sz="0" w:space="0" w:color="auto"/>
        <w:bottom w:val="none" w:sz="0" w:space="0" w:color="auto"/>
        <w:right w:val="none" w:sz="0" w:space="0" w:color="auto"/>
      </w:divBdr>
    </w:div>
    <w:div w:id="1811054166">
      <w:bodyDiv w:val="1"/>
      <w:marLeft w:val="0"/>
      <w:marRight w:val="0"/>
      <w:marTop w:val="0"/>
      <w:marBottom w:val="0"/>
      <w:divBdr>
        <w:top w:val="none" w:sz="0" w:space="0" w:color="auto"/>
        <w:left w:val="none" w:sz="0" w:space="0" w:color="auto"/>
        <w:bottom w:val="none" w:sz="0" w:space="0" w:color="auto"/>
        <w:right w:val="none" w:sz="0" w:space="0" w:color="auto"/>
      </w:divBdr>
    </w:div>
    <w:div w:id="1818300928">
      <w:bodyDiv w:val="1"/>
      <w:marLeft w:val="0"/>
      <w:marRight w:val="0"/>
      <w:marTop w:val="0"/>
      <w:marBottom w:val="0"/>
      <w:divBdr>
        <w:top w:val="none" w:sz="0" w:space="0" w:color="auto"/>
        <w:left w:val="none" w:sz="0" w:space="0" w:color="auto"/>
        <w:bottom w:val="none" w:sz="0" w:space="0" w:color="auto"/>
        <w:right w:val="none" w:sz="0" w:space="0" w:color="auto"/>
      </w:divBdr>
    </w:div>
    <w:div w:id="1927641797">
      <w:bodyDiv w:val="1"/>
      <w:marLeft w:val="0"/>
      <w:marRight w:val="0"/>
      <w:marTop w:val="0"/>
      <w:marBottom w:val="0"/>
      <w:divBdr>
        <w:top w:val="none" w:sz="0" w:space="0" w:color="auto"/>
        <w:left w:val="none" w:sz="0" w:space="0" w:color="auto"/>
        <w:bottom w:val="none" w:sz="0" w:space="0" w:color="auto"/>
        <w:right w:val="none" w:sz="0" w:space="0" w:color="auto"/>
      </w:divBdr>
    </w:div>
    <w:div w:id="1969161708">
      <w:bodyDiv w:val="1"/>
      <w:marLeft w:val="0"/>
      <w:marRight w:val="0"/>
      <w:marTop w:val="0"/>
      <w:marBottom w:val="0"/>
      <w:divBdr>
        <w:top w:val="none" w:sz="0" w:space="0" w:color="auto"/>
        <w:left w:val="none" w:sz="0" w:space="0" w:color="auto"/>
        <w:bottom w:val="none" w:sz="0" w:space="0" w:color="auto"/>
        <w:right w:val="none" w:sz="0" w:space="0" w:color="auto"/>
      </w:divBdr>
    </w:div>
    <w:div w:id="1987469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14.arch.ox.ac.uk/oxcalhelp/hlp_contents.html"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c14.arch.ox.ac.uk/"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3877</Words>
  <Characters>22099</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Rose</dc:creator>
  <cp:keywords/>
  <dc:description/>
  <cp:lastModifiedBy>Helene Rose</cp:lastModifiedBy>
  <cp:revision>5</cp:revision>
  <cp:lastPrinted>2019-08-14T16:07:00Z</cp:lastPrinted>
  <dcterms:created xsi:type="dcterms:W3CDTF">2019-12-29T13:51:00Z</dcterms:created>
  <dcterms:modified xsi:type="dcterms:W3CDTF">2020-01-21T10:36:00Z</dcterms:modified>
</cp:coreProperties>
</file>